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3C1340C0" w14:textId="45E7AC9F" w:rsidR="009864D1" w:rsidRPr="009864D1" w:rsidRDefault="00B947F6">
          <w:pPr>
            <w:pStyle w:val="TOC1"/>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47242802" w:history="1">
            <w:r w:rsidR="009864D1" w:rsidRPr="009864D1">
              <w:rPr>
                <w:rStyle w:val="Hyperlink"/>
                <w:rFonts w:ascii="Book Antiqua" w:hAnsi="Book Antiqua" w:cs="Times New Roman"/>
                <w:noProof/>
                <w:sz w:val="24"/>
                <w:szCs w:val="24"/>
              </w:rPr>
              <w:t>Chapter One: The National Childhood Development Survey (1958): Youth Transitions in Education and Employ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9A7E44F" w14:textId="1C5A3A34" w:rsidR="009864D1" w:rsidRPr="009864D1" w:rsidRDefault="00000000">
          <w:pPr>
            <w:pStyle w:val="TOC1"/>
            <w:rPr>
              <w:rFonts w:eastAsiaTheme="minorEastAsia"/>
              <w:noProof/>
              <w:kern w:val="2"/>
              <w:sz w:val="24"/>
              <w:szCs w:val="24"/>
              <w:lang w:eastAsia="en-GB"/>
              <w14:ligatures w14:val="standardContextual"/>
            </w:rPr>
          </w:pPr>
          <w:hyperlink w:anchor="_Toc147242803" w:history="1">
            <w:r w:rsidR="009864D1" w:rsidRPr="009864D1">
              <w:rPr>
                <w:rStyle w:val="Hyperlink"/>
                <w:rFonts w:ascii="Book Antiqua" w:hAnsi="Book Antiqua" w:cs="Times New Roman"/>
                <w:noProof/>
                <w:sz w:val="24"/>
                <w:szCs w:val="24"/>
              </w:rPr>
              <w:t>Introduction to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8EE8D61" w14:textId="05C1FEA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4" w:history="1">
            <w:r w:rsidR="009864D1" w:rsidRPr="009864D1">
              <w:rPr>
                <w:rStyle w:val="Hyperlink"/>
                <w:rFonts w:ascii="Book Antiqua" w:hAnsi="Book Antiqua" w:cs="Times New Roman"/>
                <w:noProof/>
                <w:sz w:val="24"/>
                <w:szCs w:val="24"/>
              </w:rPr>
              <w:t>Literature Review: NCDS Timeframe and Contex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02B2A48C" w14:textId="350F780F" w:rsidR="009864D1" w:rsidRPr="009864D1" w:rsidRDefault="00000000">
          <w:pPr>
            <w:pStyle w:val="TOC3"/>
            <w:tabs>
              <w:tab w:val="right" w:leader="dot" w:pos="9016"/>
            </w:tabs>
            <w:rPr>
              <w:noProof/>
              <w:kern w:val="2"/>
              <w:sz w:val="24"/>
              <w:szCs w:val="24"/>
              <w14:ligatures w14:val="standardContextual"/>
            </w:rPr>
          </w:pPr>
          <w:hyperlink w:anchor="_Toc147242805" w:history="1">
            <w:r w:rsidR="009864D1" w:rsidRPr="009864D1">
              <w:rPr>
                <w:rStyle w:val="Hyperlink"/>
                <w:rFonts w:ascii="Book Antiqua" w:hAnsi="Book Antiqua" w:cs="Times New Roman"/>
                <w:noProof/>
                <w:sz w:val="24"/>
                <w:szCs w:val="24"/>
              </w:rPr>
              <w:t>Story of transitions for NCDS youth</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w:t>
            </w:r>
            <w:r w:rsidR="009864D1" w:rsidRPr="009864D1">
              <w:rPr>
                <w:noProof/>
                <w:webHidden/>
                <w:sz w:val="24"/>
                <w:szCs w:val="24"/>
              </w:rPr>
              <w:fldChar w:fldCharType="end"/>
            </w:r>
          </w:hyperlink>
        </w:p>
        <w:p w14:paraId="1A5F4E54" w14:textId="59012ED7" w:rsidR="009864D1" w:rsidRPr="009864D1" w:rsidRDefault="00000000">
          <w:pPr>
            <w:pStyle w:val="TOC3"/>
            <w:tabs>
              <w:tab w:val="right" w:leader="dot" w:pos="9016"/>
            </w:tabs>
            <w:rPr>
              <w:noProof/>
              <w:kern w:val="2"/>
              <w:sz w:val="24"/>
              <w:szCs w:val="24"/>
              <w14:ligatures w14:val="standardContextual"/>
            </w:rPr>
          </w:pPr>
          <w:hyperlink w:anchor="_Toc147242806" w:history="1">
            <w:r w:rsidR="009864D1" w:rsidRPr="009864D1">
              <w:rPr>
                <w:rStyle w:val="Hyperlink"/>
                <w:rFonts w:ascii="Book Antiqua" w:hAnsi="Book Antiqua" w:cs="Times New Roman"/>
                <w:noProof/>
                <w:sz w:val="24"/>
                <w:szCs w:val="24"/>
              </w:rPr>
              <w:t>Structural Barriers to successful transitions – the role of sex and social-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7</w:t>
            </w:r>
            <w:r w:rsidR="009864D1" w:rsidRPr="009864D1">
              <w:rPr>
                <w:noProof/>
                <w:webHidden/>
                <w:sz w:val="24"/>
                <w:szCs w:val="24"/>
              </w:rPr>
              <w:fldChar w:fldCharType="end"/>
            </w:r>
          </w:hyperlink>
        </w:p>
        <w:p w14:paraId="554C9A39" w14:textId="69C26F36" w:rsidR="009864D1" w:rsidRPr="009864D1" w:rsidRDefault="00000000">
          <w:pPr>
            <w:pStyle w:val="TOC3"/>
            <w:tabs>
              <w:tab w:val="right" w:leader="dot" w:pos="9016"/>
            </w:tabs>
            <w:rPr>
              <w:noProof/>
              <w:kern w:val="2"/>
              <w:sz w:val="24"/>
              <w:szCs w:val="24"/>
              <w14:ligatures w14:val="standardContextual"/>
            </w:rPr>
          </w:pPr>
          <w:hyperlink w:anchor="_Toc147242807" w:history="1">
            <w:r w:rsidR="009864D1" w:rsidRPr="009864D1">
              <w:rPr>
                <w:rStyle w:val="Hyperlink"/>
                <w:rFonts w:ascii="Book Antiqua" w:hAnsi="Book Antiqua" w:cs="Times New Roman"/>
                <w:noProof/>
                <w:sz w:val="24"/>
                <w:szCs w:val="24"/>
              </w:rPr>
              <w:t>The role of social theor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2</w:t>
            </w:r>
            <w:r w:rsidR="009864D1" w:rsidRPr="009864D1">
              <w:rPr>
                <w:noProof/>
                <w:webHidden/>
                <w:sz w:val="24"/>
                <w:szCs w:val="24"/>
              </w:rPr>
              <w:fldChar w:fldCharType="end"/>
            </w:r>
          </w:hyperlink>
        </w:p>
        <w:p w14:paraId="76C565E7" w14:textId="109AB95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8" w:history="1">
            <w:r w:rsidR="009864D1" w:rsidRPr="009864D1">
              <w:rPr>
                <w:rStyle w:val="Hyperlink"/>
                <w:rFonts w:ascii="Book Antiqua" w:hAnsi="Book Antiqua" w:cs="Times New Roman"/>
                <w:noProof/>
                <w:sz w:val="24"/>
                <w:szCs w:val="24"/>
              </w:rPr>
              <w:t>Data and Metho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8</w:t>
            </w:r>
            <w:r w:rsidR="009864D1" w:rsidRPr="009864D1">
              <w:rPr>
                <w:noProof/>
                <w:webHidden/>
                <w:sz w:val="24"/>
                <w:szCs w:val="24"/>
              </w:rPr>
              <w:fldChar w:fldCharType="end"/>
            </w:r>
          </w:hyperlink>
        </w:p>
        <w:p w14:paraId="0DE35006" w14:textId="76F5DF2D" w:rsidR="009864D1" w:rsidRPr="009864D1" w:rsidRDefault="00000000">
          <w:pPr>
            <w:pStyle w:val="TOC3"/>
            <w:tabs>
              <w:tab w:val="right" w:leader="dot" w:pos="9016"/>
            </w:tabs>
            <w:rPr>
              <w:noProof/>
              <w:kern w:val="2"/>
              <w:sz w:val="24"/>
              <w:szCs w:val="24"/>
              <w14:ligatures w14:val="standardContextual"/>
            </w:rPr>
          </w:pPr>
          <w:hyperlink w:anchor="_Toc147242809" w:history="1">
            <w:r w:rsidR="009864D1" w:rsidRPr="009864D1">
              <w:rPr>
                <w:rStyle w:val="Hyperlink"/>
                <w:rFonts w:ascii="Book Antiqua" w:hAnsi="Book Antiqua" w:cs="Times New Roman"/>
                <w:noProof/>
                <w:sz w:val="24"/>
                <w:szCs w:val="24"/>
              </w:rPr>
              <w:t>Introduction to the NCDS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9</w:t>
            </w:r>
            <w:r w:rsidR="009864D1" w:rsidRPr="009864D1">
              <w:rPr>
                <w:noProof/>
                <w:webHidden/>
                <w:sz w:val="24"/>
                <w:szCs w:val="24"/>
              </w:rPr>
              <w:fldChar w:fldCharType="end"/>
            </w:r>
          </w:hyperlink>
        </w:p>
        <w:p w14:paraId="6481A874" w14:textId="684B7296" w:rsidR="009864D1" w:rsidRPr="009864D1" w:rsidRDefault="00000000">
          <w:pPr>
            <w:pStyle w:val="TOC3"/>
            <w:tabs>
              <w:tab w:val="right" w:leader="dot" w:pos="9016"/>
            </w:tabs>
            <w:rPr>
              <w:noProof/>
              <w:kern w:val="2"/>
              <w:sz w:val="24"/>
              <w:szCs w:val="24"/>
              <w14:ligatures w14:val="standardContextual"/>
            </w:rPr>
          </w:pPr>
          <w:hyperlink w:anchor="_Toc147242810" w:history="1">
            <w:r w:rsidR="009864D1" w:rsidRPr="009864D1">
              <w:rPr>
                <w:rStyle w:val="Hyperlink"/>
                <w:rFonts w:ascii="Book Antiqua" w:hAnsi="Book Antiqua" w:cs="Times New Roman"/>
                <w:noProof/>
                <w:sz w:val="24"/>
                <w:szCs w:val="24"/>
              </w:rPr>
              <w:t>Introduction to measures for subsequent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5D2865C5" w14:textId="22F122A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1" w:history="1">
            <w:r w:rsidR="009864D1" w:rsidRPr="009864D1">
              <w:rPr>
                <w:rStyle w:val="Hyperlink"/>
                <w:rFonts w:ascii="Book Antiqua" w:hAnsi="Book Antiqua" w:cs="Times New Roman"/>
                <w:noProof/>
                <w:sz w:val="24"/>
                <w:szCs w:val="24"/>
              </w:rPr>
              <w:t>Descriptive Statistic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1</w:t>
            </w:r>
            <w:r w:rsidR="009864D1" w:rsidRPr="009864D1">
              <w:rPr>
                <w:noProof/>
                <w:webHidden/>
                <w:sz w:val="24"/>
                <w:szCs w:val="24"/>
              </w:rPr>
              <w:fldChar w:fldCharType="end"/>
            </w:r>
          </w:hyperlink>
        </w:p>
        <w:p w14:paraId="71D52B87" w14:textId="5615BE09"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2" w:history="1">
            <w:r w:rsidR="009864D1" w:rsidRPr="009864D1">
              <w:rPr>
                <w:rStyle w:val="Hyperlink"/>
                <w:rFonts w:ascii="Book Antiqua" w:hAnsi="Book Antiqua" w:cs="Times New Roman"/>
                <w:noProof/>
                <w:sz w:val="24"/>
                <w:szCs w:val="24"/>
              </w:rPr>
              <w:t>Modelling Main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8</w:t>
            </w:r>
            <w:r w:rsidR="009864D1" w:rsidRPr="009864D1">
              <w:rPr>
                <w:noProof/>
                <w:webHidden/>
                <w:sz w:val="24"/>
                <w:szCs w:val="24"/>
              </w:rPr>
              <w:fldChar w:fldCharType="end"/>
            </w:r>
          </w:hyperlink>
        </w:p>
        <w:p w14:paraId="19F3C8A4" w14:textId="6E793E5D" w:rsidR="009864D1" w:rsidRPr="009864D1" w:rsidRDefault="00000000">
          <w:pPr>
            <w:pStyle w:val="TOC3"/>
            <w:tabs>
              <w:tab w:val="right" w:leader="dot" w:pos="9016"/>
            </w:tabs>
            <w:rPr>
              <w:noProof/>
              <w:kern w:val="2"/>
              <w:sz w:val="24"/>
              <w:szCs w:val="24"/>
              <w14:ligatures w14:val="standardContextual"/>
            </w:rPr>
          </w:pPr>
          <w:hyperlink w:anchor="_Toc147242813" w:history="1">
            <w:r w:rsidR="009864D1" w:rsidRPr="009864D1">
              <w:rPr>
                <w:rStyle w:val="Hyperlink"/>
                <w:rFonts w:ascii="Book Antiqua" w:hAnsi="Book Antiqua" w:cs="Times New Roman"/>
                <w:noProof/>
                <w:sz w:val="24"/>
                <w:szCs w:val="24"/>
              </w:rPr>
              <w:t>Discussion and Conclus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864F2F3" w14:textId="26C47EB8" w:rsidR="009864D1" w:rsidRPr="009864D1" w:rsidRDefault="00000000">
          <w:pPr>
            <w:pStyle w:val="TOC3"/>
            <w:tabs>
              <w:tab w:val="right" w:leader="dot" w:pos="9016"/>
            </w:tabs>
            <w:rPr>
              <w:noProof/>
              <w:kern w:val="2"/>
              <w:sz w:val="24"/>
              <w:szCs w:val="24"/>
              <w14:ligatures w14:val="standardContextual"/>
            </w:rPr>
          </w:pPr>
          <w:hyperlink w:anchor="_Toc147242814" w:history="1">
            <w:r w:rsidR="009864D1" w:rsidRPr="009864D1">
              <w:rPr>
                <w:rStyle w:val="Hyperlink"/>
                <w:rFonts w:ascii="Book Antiqua" w:hAnsi="Book Antiqua" w:cs="Times New Roman"/>
                <w:noProof/>
                <w:sz w:val="24"/>
                <w:szCs w:val="24"/>
              </w:rPr>
              <w:t>Testing Measures of Parental Social 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9</w:t>
            </w:r>
            <w:r w:rsidR="009864D1" w:rsidRPr="009864D1">
              <w:rPr>
                <w:noProof/>
                <w:webHidden/>
                <w:sz w:val="24"/>
                <w:szCs w:val="24"/>
              </w:rPr>
              <w:fldChar w:fldCharType="end"/>
            </w:r>
          </w:hyperlink>
        </w:p>
        <w:p w14:paraId="13C93709" w14:textId="3A5908F6" w:rsidR="009864D1" w:rsidRPr="009864D1" w:rsidRDefault="00000000">
          <w:pPr>
            <w:pStyle w:val="TOC3"/>
            <w:tabs>
              <w:tab w:val="right" w:leader="dot" w:pos="9016"/>
            </w:tabs>
            <w:rPr>
              <w:noProof/>
              <w:kern w:val="2"/>
              <w:sz w:val="24"/>
              <w:szCs w:val="24"/>
              <w14:ligatures w14:val="standardContextual"/>
            </w:rPr>
          </w:pPr>
          <w:hyperlink w:anchor="_Toc147242815"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9</w:t>
            </w:r>
            <w:r w:rsidR="009864D1" w:rsidRPr="009864D1">
              <w:rPr>
                <w:noProof/>
                <w:webHidden/>
                <w:sz w:val="24"/>
                <w:szCs w:val="24"/>
              </w:rPr>
              <w:fldChar w:fldCharType="end"/>
            </w:r>
          </w:hyperlink>
        </w:p>
        <w:p w14:paraId="2951172F" w14:textId="1E9C37C6"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6" w:history="1">
            <w:r w:rsidR="009864D1" w:rsidRPr="009864D1">
              <w:rPr>
                <w:rStyle w:val="Hyperlink"/>
                <w:rFonts w:ascii="Book Antiqua" w:hAnsi="Book Antiqua" w:cs="Times New Roman"/>
                <w:noProof/>
                <w:sz w:val="24"/>
                <w:szCs w:val="24"/>
              </w:rPr>
              <w:t>Missing Data in the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26F3216B" w14:textId="704AE1E6" w:rsidR="009864D1" w:rsidRPr="009864D1" w:rsidRDefault="00000000">
          <w:pPr>
            <w:pStyle w:val="TOC3"/>
            <w:tabs>
              <w:tab w:val="right" w:leader="dot" w:pos="9016"/>
            </w:tabs>
            <w:rPr>
              <w:noProof/>
              <w:kern w:val="2"/>
              <w:sz w:val="24"/>
              <w:szCs w:val="24"/>
              <w14:ligatures w14:val="standardContextual"/>
            </w:rPr>
          </w:pPr>
          <w:hyperlink w:anchor="_Toc147242817" w:history="1">
            <w:r w:rsidR="009864D1" w:rsidRPr="009864D1">
              <w:rPr>
                <w:rStyle w:val="Hyperlink"/>
                <w:rFonts w:ascii="Book Antiqua" w:hAnsi="Book Antiqua" w:cs="Times New Roman"/>
                <w:noProof/>
                <w:sz w:val="24"/>
                <w:szCs w:val="24"/>
              </w:rPr>
              <w:t>Missing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5855DA50" w14:textId="1D1C74D1" w:rsidR="009864D1" w:rsidRPr="009864D1" w:rsidRDefault="00000000">
          <w:pPr>
            <w:pStyle w:val="TOC3"/>
            <w:tabs>
              <w:tab w:val="right" w:leader="dot" w:pos="9016"/>
            </w:tabs>
            <w:rPr>
              <w:noProof/>
              <w:kern w:val="2"/>
              <w:sz w:val="24"/>
              <w:szCs w:val="24"/>
              <w14:ligatures w14:val="standardContextual"/>
            </w:rPr>
          </w:pPr>
          <w:hyperlink w:anchor="_Toc147242818" w:history="1">
            <w:r w:rsidR="009864D1" w:rsidRPr="009864D1">
              <w:rPr>
                <w:rStyle w:val="Hyperlink"/>
                <w:rFonts w:ascii="Book Antiqua" w:hAnsi="Book Antiqua" w:cs="Times New Roman"/>
                <w:noProof/>
                <w:sz w:val="24"/>
                <w:szCs w:val="24"/>
              </w:rPr>
              <w:t>Multiple Imputation by Chained Equat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6</w:t>
            </w:r>
            <w:r w:rsidR="009864D1" w:rsidRPr="009864D1">
              <w:rPr>
                <w:noProof/>
                <w:webHidden/>
                <w:sz w:val="24"/>
                <w:szCs w:val="24"/>
              </w:rPr>
              <w:fldChar w:fldCharType="end"/>
            </w:r>
          </w:hyperlink>
        </w:p>
        <w:p w14:paraId="70A52419" w14:textId="3F78ED79" w:rsidR="009864D1" w:rsidRPr="009864D1" w:rsidRDefault="00000000">
          <w:pPr>
            <w:pStyle w:val="TOC3"/>
            <w:tabs>
              <w:tab w:val="right" w:leader="dot" w:pos="9016"/>
            </w:tabs>
            <w:rPr>
              <w:noProof/>
              <w:kern w:val="2"/>
              <w:sz w:val="24"/>
              <w:szCs w:val="24"/>
              <w14:ligatures w14:val="standardContextual"/>
            </w:rPr>
          </w:pPr>
          <w:hyperlink w:anchor="_Toc147242819"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5</w:t>
            </w:r>
            <w:r w:rsidR="009864D1" w:rsidRPr="009864D1">
              <w:rPr>
                <w:noProof/>
                <w:webHidden/>
                <w:sz w:val="24"/>
                <w:szCs w:val="24"/>
              </w:rPr>
              <w:fldChar w:fldCharType="end"/>
            </w:r>
          </w:hyperlink>
        </w:p>
        <w:p w14:paraId="0A66C8A6" w14:textId="1D125C7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0" w:history="1">
            <w:r w:rsidR="009864D1" w:rsidRPr="009864D1">
              <w:rPr>
                <w:rStyle w:val="Hyperlink"/>
                <w:rFonts w:ascii="Book Antiqua" w:hAnsi="Book Antiqua" w:cs="Times New Roman"/>
                <w:noProof/>
                <w:sz w:val="24"/>
                <w:szCs w:val="24"/>
              </w:rPr>
              <w:t>Discussion and Conclusions for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6</w:t>
            </w:r>
            <w:r w:rsidR="009864D1" w:rsidRPr="009864D1">
              <w:rPr>
                <w:noProof/>
                <w:webHidden/>
                <w:sz w:val="24"/>
                <w:szCs w:val="24"/>
              </w:rPr>
              <w:fldChar w:fldCharType="end"/>
            </w:r>
          </w:hyperlink>
        </w:p>
        <w:p w14:paraId="242C3BA2" w14:textId="7218AA1D" w:rsidR="009864D1" w:rsidRPr="009864D1" w:rsidRDefault="00000000">
          <w:pPr>
            <w:pStyle w:val="TOC1"/>
            <w:rPr>
              <w:rFonts w:eastAsiaTheme="minorEastAsia"/>
              <w:noProof/>
              <w:kern w:val="2"/>
              <w:sz w:val="24"/>
              <w:szCs w:val="24"/>
              <w:lang w:eastAsia="en-GB"/>
              <w14:ligatures w14:val="standardContextual"/>
            </w:rPr>
          </w:pPr>
          <w:hyperlink w:anchor="_Toc147242821" w:history="1">
            <w:r w:rsidR="009864D1" w:rsidRPr="009864D1">
              <w:rPr>
                <w:rStyle w:val="Hyperlink"/>
                <w:rFonts w:ascii="Book Antiqua" w:hAnsi="Book Antiqua" w:cs="Times New Roman"/>
                <w:noProof/>
                <w:sz w:val="24"/>
                <w:szCs w:val="24"/>
              </w:rPr>
              <w:t>Data Cit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4FF87996" w14:textId="6869F11D"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2" w:history="1">
            <w:r w:rsidR="009864D1" w:rsidRPr="009864D1">
              <w:rPr>
                <w:rStyle w:val="Hyperlink"/>
                <w:rFonts w:ascii="Book Antiqua" w:hAnsi="Book Antiqua" w:cs="Times New Roman"/>
                <w:noProof/>
                <w:sz w:val="24"/>
                <w:szCs w:val="24"/>
              </w:rPr>
              <w:t>Bibliograph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5E9BFFC2" w14:textId="0A5D5121"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t>List of Tables</w:t>
      </w:r>
    </w:p>
    <w:p w14:paraId="02511E72" w14:textId="0CFF231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47242777" w:history="1">
        <w:r w:rsidR="009864D1" w:rsidRPr="009864D1">
          <w:rPr>
            <w:rStyle w:val="Hyperlink"/>
            <w:rFonts w:ascii="Book Antiqua" w:hAnsi="Book Antiqua" w:cs="Times New Roman"/>
            <w:noProof/>
            <w:sz w:val="24"/>
            <w:szCs w:val="24"/>
          </w:rPr>
          <w:t>Table 1.1 Sweeps Included for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0</w:t>
        </w:r>
        <w:r w:rsidR="009864D1" w:rsidRPr="009864D1">
          <w:rPr>
            <w:noProof/>
            <w:webHidden/>
            <w:sz w:val="24"/>
            <w:szCs w:val="24"/>
          </w:rPr>
          <w:fldChar w:fldCharType="end"/>
        </w:r>
      </w:hyperlink>
    </w:p>
    <w:p w14:paraId="7D09AF56" w14:textId="798A0B2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8" w:history="1">
        <w:r w:rsidR="009864D1" w:rsidRPr="009864D1">
          <w:rPr>
            <w:rStyle w:val="Hyperlink"/>
            <w:rFonts w:ascii="Book Antiqua" w:hAnsi="Book Antiqua" w:cs="Times New Roman"/>
            <w:noProof/>
            <w:sz w:val="24"/>
            <w:szCs w:val="24"/>
          </w:rPr>
          <w:t>Table 1.2 Participation in the NCDS from birth to 23 year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779871B9" w14:textId="3CD7D62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9" w:history="1">
        <w:r w:rsidR="009864D1" w:rsidRPr="009864D1">
          <w:rPr>
            <w:rStyle w:val="Hyperlink"/>
            <w:rFonts w:ascii="Book Antiqua" w:hAnsi="Book Antiqua" w:cs="Times New Roman"/>
            <w:noProof/>
            <w:sz w:val="24"/>
            <w:szCs w:val="24"/>
          </w:rPr>
          <w:t>Table 1.3 Frequency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5</w:t>
        </w:r>
        <w:r w:rsidR="009864D1" w:rsidRPr="009864D1">
          <w:rPr>
            <w:noProof/>
            <w:webHidden/>
            <w:sz w:val="24"/>
            <w:szCs w:val="24"/>
          </w:rPr>
          <w:fldChar w:fldCharType="end"/>
        </w:r>
      </w:hyperlink>
    </w:p>
    <w:p w14:paraId="2E4FC450" w14:textId="5AC9BA77"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0" w:history="1">
        <w:r w:rsidR="009864D1" w:rsidRPr="009864D1">
          <w:rPr>
            <w:rStyle w:val="Hyperlink"/>
            <w:rFonts w:ascii="Book Antiqua" w:hAnsi="Book Antiqua" w:cs="Times New Roman"/>
            <w:noProof/>
            <w:sz w:val="24"/>
            <w:szCs w:val="24"/>
          </w:rPr>
          <w:t>Table 1.4 Educational Attainment Count Variable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9</w:t>
        </w:r>
        <w:r w:rsidR="009864D1" w:rsidRPr="009864D1">
          <w:rPr>
            <w:noProof/>
            <w:webHidden/>
            <w:sz w:val="24"/>
            <w:szCs w:val="24"/>
          </w:rPr>
          <w:fldChar w:fldCharType="end"/>
        </w:r>
      </w:hyperlink>
    </w:p>
    <w:p w14:paraId="452AFF83" w14:textId="00FEF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1" w:history="1">
        <w:r w:rsidR="009864D1" w:rsidRPr="009864D1">
          <w:rPr>
            <w:rStyle w:val="Hyperlink"/>
            <w:rFonts w:ascii="Book Antiqua" w:hAnsi="Book Antiqua" w:cs="Times New Roman"/>
            <w:noProof/>
            <w:sz w:val="24"/>
            <w:szCs w:val="24"/>
          </w:rPr>
          <w:t>Table 1.5 RGS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6</w:t>
        </w:r>
        <w:r w:rsidR="009864D1" w:rsidRPr="009864D1">
          <w:rPr>
            <w:noProof/>
            <w:webHidden/>
            <w:sz w:val="24"/>
            <w:szCs w:val="24"/>
          </w:rPr>
          <w:fldChar w:fldCharType="end"/>
        </w:r>
      </w:hyperlink>
    </w:p>
    <w:p w14:paraId="1D992540" w14:textId="69ADC2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2" w:history="1">
        <w:r w:rsidR="009864D1" w:rsidRPr="009864D1">
          <w:rPr>
            <w:rStyle w:val="Hyperlink"/>
            <w:rFonts w:ascii="Book Antiqua" w:hAnsi="Book Antiqua" w:cs="Times New Roman"/>
            <w:noProof/>
            <w:sz w:val="24"/>
            <w:szCs w:val="24"/>
          </w:rPr>
          <w:t>Table 1.6 NS-SE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8</w:t>
        </w:r>
        <w:r w:rsidR="009864D1" w:rsidRPr="009864D1">
          <w:rPr>
            <w:noProof/>
            <w:webHidden/>
            <w:sz w:val="24"/>
            <w:szCs w:val="24"/>
          </w:rPr>
          <w:fldChar w:fldCharType="end"/>
        </w:r>
      </w:hyperlink>
    </w:p>
    <w:p w14:paraId="1736C7DE" w14:textId="16D11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3" w:history="1">
        <w:r w:rsidR="009864D1" w:rsidRPr="009864D1">
          <w:rPr>
            <w:rStyle w:val="Hyperlink"/>
            <w:rFonts w:ascii="Book Antiqua" w:hAnsi="Book Antiqua" w:cs="Times New Roman"/>
            <w:noProof/>
            <w:sz w:val="24"/>
            <w:szCs w:val="24"/>
          </w:rPr>
          <w:t>Table 1.7 Examples of Occupations from Analytical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9</w:t>
        </w:r>
        <w:r w:rsidR="009864D1" w:rsidRPr="009864D1">
          <w:rPr>
            <w:noProof/>
            <w:webHidden/>
            <w:sz w:val="24"/>
            <w:szCs w:val="24"/>
          </w:rPr>
          <w:fldChar w:fldCharType="end"/>
        </w:r>
      </w:hyperlink>
    </w:p>
    <w:p w14:paraId="2B9E4B4B" w14:textId="16DA3B6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4" w:history="1">
        <w:r w:rsidR="009864D1" w:rsidRPr="009864D1">
          <w:rPr>
            <w:rStyle w:val="Hyperlink"/>
            <w:rFonts w:ascii="Book Antiqua" w:hAnsi="Book Antiqua" w:cs="Times New Roman"/>
            <w:noProof/>
            <w:sz w:val="24"/>
            <w:szCs w:val="24"/>
          </w:rPr>
          <w:t>Table 1.8 Descriptive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3</w:t>
        </w:r>
        <w:r w:rsidR="009864D1" w:rsidRPr="009864D1">
          <w:rPr>
            <w:noProof/>
            <w:webHidden/>
            <w:sz w:val="24"/>
            <w:szCs w:val="24"/>
          </w:rPr>
          <w:fldChar w:fldCharType="end"/>
        </w:r>
      </w:hyperlink>
    </w:p>
    <w:p w14:paraId="72BB4633" w14:textId="7140D77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5" w:history="1">
        <w:r w:rsidR="009864D1" w:rsidRPr="009864D1">
          <w:rPr>
            <w:rStyle w:val="Hyperlink"/>
            <w:rFonts w:ascii="Book Antiqua" w:hAnsi="Book Antiqua" w:cs="Times New Roman"/>
            <w:noProof/>
            <w:sz w:val="24"/>
            <w:szCs w:val="24"/>
          </w:rPr>
          <w:t>Table 1.9 Descriptive Statistics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4</w:t>
        </w:r>
        <w:r w:rsidR="009864D1" w:rsidRPr="009864D1">
          <w:rPr>
            <w:noProof/>
            <w:webHidden/>
            <w:sz w:val="24"/>
            <w:szCs w:val="24"/>
          </w:rPr>
          <w:fldChar w:fldCharType="end"/>
        </w:r>
      </w:hyperlink>
    </w:p>
    <w:p w14:paraId="1580F716" w14:textId="6D30311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6" w:history="1">
        <w:r w:rsidR="009864D1" w:rsidRPr="009864D1">
          <w:rPr>
            <w:rStyle w:val="Hyperlink"/>
            <w:rFonts w:ascii="Book Antiqua" w:hAnsi="Book Antiqua" w:cs="Times New Roman"/>
            <w:noProof/>
            <w:sz w:val="24"/>
            <w:szCs w:val="24"/>
          </w:rPr>
          <w:t>Table 1.10 Goodness-of-fit summaries for explanatory variables and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9</w:t>
        </w:r>
        <w:r w:rsidR="009864D1" w:rsidRPr="009864D1">
          <w:rPr>
            <w:noProof/>
            <w:webHidden/>
            <w:sz w:val="24"/>
            <w:szCs w:val="24"/>
          </w:rPr>
          <w:fldChar w:fldCharType="end"/>
        </w:r>
      </w:hyperlink>
    </w:p>
    <w:p w14:paraId="0F93B17B" w14:textId="72DCAD8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7" w:history="1">
        <w:r w:rsidR="009864D1" w:rsidRPr="009864D1">
          <w:rPr>
            <w:rStyle w:val="Hyperlink"/>
            <w:rFonts w:ascii="Book Antiqua" w:hAnsi="Book Antiqua" w:cs="Times New Roman"/>
            <w:noProof/>
            <w:sz w:val="24"/>
            <w:szCs w:val="24"/>
          </w:rPr>
          <w:t>Table 1.11 Model building goodness-of-fit summaries for multiple logistic regression model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0</w:t>
        </w:r>
        <w:r w:rsidR="009864D1" w:rsidRPr="009864D1">
          <w:rPr>
            <w:noProof/>
            <w:webHidden/>
            <w:sz w:val="24"/>
            <w:szCs w:val="24"/>
          </w:rPr>
          <w:fldChar w:fldCharType="end"/>
        </w:r>
      </w:hyperlink>
    </w:p>
    <w:p w14:paraId="300C6EC9" w14:textId="21B6F8CD"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8" w:history="1">
        <w:r w:rsidR="009864D1" w:rsidRPr="009864D1">
          <w:rPr>
            <w:rStyle w:val="Hyperlink"/>
            <w:rFonts w:ascii="Book Antiqua" w:hAnsi="Book Antiqua" w:cs="Times New Roman"/>
            <w:noProof/>
            <w:sz w:val="24"/>
            <w:szCs w:val="24"/>
          </w:rPr>
          <w:t>Table 1.12 Mlogit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7</w:t>
        </w:r>
        <w:r w:rsidR="009864D1" w:rsidRPr="009864D1">
          <w:rPr>
            <w:noProof/>
            <w:webHidden/>
            <w:sz w:val="24"/>
            <w:szCs w:val="24"/>
          </w:rPr>
          <w:fldChar w:fldCharType="end"/>
        </w:r>
      </w:hyperlink>
    </w:p>
    <w:p w14:paraId="6802EA36" w14:textId="28B1B9E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9" w:history="1">
        <w:r w:rsidR="009864D1" w:rsidRPr="009864D1">
          <w:rPr>
            <w:rStyle w:val="Hyperlink"/>
            <w:rFonts w:ascii="Book Antiqua" w:hAnsi="Book Antiqua" w:cs="Times New Roman"/>
            <w:noProof/>
            <w:sz w:val="24"/>
            <w:szCs w:val="24"/>
          </w:rPr>
          <w:t>Table 1.13 Sensitivity analyses of alternative measures of parental social stratific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3</w:t>
        </w:r>
        <w:r w:rsidR="009864D1" w:rsidRPr="009864D1">
          <w:rPr>
            <w:noProof/>
            <w:webHidden/>
            <w:sz w:val="24"/>
            <w:szCs w:val="24"/>
          </w:rPr>
          <w:fldChar w:fldCharType="end"/>
        </w:r>
      </w:hyperlink>
    </w:p>
    <w:p w14:paraId="52E0079C" w14:textId="374A475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0" w:history="1">
        <w:r w:rsidR="009864D1" w:rsidRPr="009864D1">
          <w:rPr>
            <w:rStyle w:val="Hyperlink"/>
            <w:rFonts w:ascii="Book Antiqua" w:hAnsi="Book Antiqua" w:cs="Times New Roman"/>
            <w:noProof/>
            <w:sz w:val="24"/>
            <w:szCs w:val="24"/>
          </w:rPr>
          <w:t>Table 1.14 Missing data patterns for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5</w:t>
        </w:r>
        <w:r w:rsidR="009864D1" w:rsidRPr="009864D1">
          <w:rPr>
            <w:noProof/>
            <w:webHidden/>
            <w:sz w:val="24"/>
            <w:szCs w:val="24"/>
          </w:rPr>
          <w:fldChar w:fldCharType="end"/>
        </w:r>
      </w:hyperlink>
    </w:p>
    <w:p w14:paraId="7790DE62" w14:textId="67DE47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1" w:history="1">
        <w:r w:rsidR="009864D1" w:rsidRPr="009864D1">
          <w:rPr>
            <w:rStyle w:val="Hyperlink"/>
            <w:rFonts w:ascii="Book Antiqua" w:hAnsi="Book Antiqua" w:cs="Times New Roman"/>
            <w:noProof/>
            <w:sz w:val="24"/>
            <w:szCs w:val="24"/>
          </w:rPr>
          <w:t>Table 1.15 Comparison of CCA NS-SEC vs Imputed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0</w:t>
        </w:r>
        <w:r w:rsidR="009864D1" w:rsidRPr="009864D1">
          <w:rPr>
            <w:noProof/>
            <w:webHidden/>
            <w:sz w:val="24"/>
            <w:szCs w:val="24"/>
          </w:rPr>
          <w:fldChar w:fldCharType="end"/>
        </w:r>
      </w:hyperlink>
    </w:p>
    <w:p w14:paraId="156EC323" w14:textId="0BB05954"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0B9F59CC" w14:textId="77777777" w:rsidR="009864D1" w:rsidRDefault="009864D1"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5DD4AEDF" w14:textId="5CE3B364" w:rsidR="009864D1" w:rsidRPr="009864D1" w:rsidRDefault="00397201">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47242769" w:history="1">
        <w:r w:rsidR="009864D1" w:rsidRPr="009864D1">
          <w:rPr>
            <w:rStyle w:val="Hyperlink"/>
            <w:rFonts w:ascii="Book Antiqua" w:hAnsi="Book Antiqua" w:cs="Times New Roman"/>
            <w:noProof/>
            <w:sz w:val="24"/>
            <w:szCs w:val="24"/>
          </w:rPr>
          <w:t>Table A.1 Goodness-of-fit summaries for explanatory variables and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6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43458E7B" w14:textId="487ED1F6"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0" w:history="1">
        <w:r w:rsidR="009864D1" w:rsidRPr="009864D1">
          <w:rPr>
            <w:rStyle w:val="Hyperlink"/>
            <w:rFonts w:ascii="Book Antiqua" w:hAnsi="Book Antiqua" w:cs="Times New Roman"/>
            <w:noProof/>
            <w:sz w:val="24"/>
            <w:szCs w:val="24"/>
          </w:rPr>
          <w:t>Table A.2 Model building goodness-of-fit summaries for multiple logistic regression model of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5E77ECFB" w14:textId="2AE8830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1" w:history="1">
        <w:r w:rsidR="009864D1" w:rsidRPr="009864D1">
          <w:rPr>
            <w:rStyle w:val="Hyperlink"/>
            <w:rFonts w:ascii="Book Antiqua" w:hAnsi="Book Antiqua" w:cs="Times New Roman"/>
            <w:noProof/>
            <w:sz w:val="24"/>
            <w:szCs w:val="24"/>
          </w:rPr>
          <w:t>Table A.3 Goodness-of-fit summaries for explanatory variables and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39CB5364" w14:textId="06A8114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2" w:history="1">
        <w:r w:rsidR="009864D1" w:rsidRPr="009864D1">
          <w:rPr>
            <w:rStyle w:val="Hyperlink"/>
            <w:rFonts w:ascii="Book Antiqua" w:hAnsi="Book Antiqua" w:cs="Times New Roman"/>
            <w:noProof/>
            <w:sz w:val="24"/>
            <w:szCs w:val="24"/>
          </w:rPr>
          <w:t>Table A.4 Model building goodness-of-fit summaries for multiple logistic regression model of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7B5CDE51" w14:textId="08215B73"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Pr="009864D1">
        <w:rPr>
          <w:rFonts w:ascii="Book Antiqua" w:hAnsi="Book Antiqua" w:cs="Times New Roman"/>
          <w:sz w:val="24"/>
          <w:szCs w:val="24"/>
        </w:rPr>
        <w:t>List of Figures</w:t>
      </w:r>
    </w:p>
    <w:p w14:paraId="3EE9349B" w14:textId="31C7884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47242792" w:history="1">
        <w:r w:rsidR="009864D1" w:rsidRPr="009864D1">
          <w:rPr>
            <w:rStyle w:val="Hyperlink"/>
            <w:rFonts w:ascii="Book Antiqua" w:hAnsi="Book Antiqua" w:cs="Times New Roman"/>
            <w:noProof/>
            <w:sz w:val="24"/>
            <w:szCs w:val="24"/>
          </w:rPr>
          <w:t>Figure 1.1 Transitional Pathways for NCDS Cohor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1393E352" w14:textId="2ABAB94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3" w:history="1">
        <w:r w:rsidR="009864D1" w:rsidRPr="009864D1">
          <w:rPr>
            <w:rStyle w:val="Hyperlink"/>
            <w:rFonts w:ascii="Book Antiqua" w:hAnsi="Book Antiqua" w:cs="Times New Roman"/>
            <w:noProof/>
            <w:sz w:val="24"/>
            <w:szCs w:val="24"/>
          </w:rPr>
          <w:t>Figure 1.2 Predicted Probabilities of Economic Activity by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2</w:t>
        </w:r>
        <w:r w:rsidR="009864D1" w:rsidRPr="009864D1">
          <w:rPr>
            <w:noProof/>
            <w:webHidden/>
            <w:sz w:val="24"/>
            <w:szCs w:val="24"/>
          </w:rPr>
          <w:fldChar w:fldCharType="end"/>
        </w:r>
      </w:hyperlink>
    </w:p>
    <w:p w14:paraId="2B847F6E" w14:textId="5E3321A9"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4" w:history="1">
        <w:r w:rsidR="009864D1" w:rsidRPr="009864D1">
          <w:rPr>
            <w:rStyle w:val="Hyperlink"/>
            <w:rFonts w:ascii="Book Antiqua" w:hAnsi="Book Antiqua" w:cs="Times New Roman"/>
            <w:noProof/>
            <w:sz w:val="24"/>
            <w:szCs w:val="24"/>
          </w:rPr>
          <w:t>Figure 1.3 Predicted Probabilities of Economic Activity by Sex</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3</w:t>
        </w:r>
        <w:r w:rsidR="009864D1" w:rsidRPr="009864D1">
          <w:rPr>
            <w:noProof/>
            <w:webHidden/>
            <w:sz w:val="24"/>
            <w:szCs w:val="24"/>
          </w:rPr>
          <w:fldChar w:fldCharType="end"/>
        </w:r>
      </w:hyperlink>
    </w:p>
    <w:p w14:paraId="1519731C" w14:textId="64FFF654"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5" w:history="1">
        <w:r w:rsidR="009864D1" w:rsidRPr="009864D1">
          <w:rPr>
            <w:rStyle w:val="Hyperlink"/>
            <w:rFonts w:ascii="Book Antiqua" w:hAnsi="Book Antiqua" w:cs="Times New Roman"/>
            <w:noProof/>
            <w:sz w:val="24"/>
            <w:szCs w:val="24"/>
          </w:rPr>
          <w:t>Figure 1.4 Predicted Probabilities of Economic Activity by Educational Attain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4</w:t>
        </w:r>
        <w:r w:rsidR="009864D1" w:rsidRPr="009864D1">
          <w:rPr>
            <w:noProof/>
            <w:webHidden/>
            <w:sz w:val="24"/>
            <w:szCs w:val="24"/>
          </w:rPr>
          <w:fldChar w:fldCharType="end"/>
        </w:r>
      </w:hyperlink>
    </w:p>
    <w:p w14:paraId="0C61ABFA" w14:textId="20BED3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6" w:history="1">
        <w:r w:rsidR="009864D1" w:rsidRPr="009864D1">
          <w:rPr>
            <w:rStyle w:val="Hyperlink"/>
            <w:rFonts w:ascii="Book Antiqua" w:hAnsi="Book Antiqua" w:cs="Times New Roman"/>
            <w:noProof/>
            <w:sz w:val="24"/>
            <w:szCs w:val="24"/>
          </w:rPr>
          <w:t>Figure 1.5 Predicted Probabilities of Economic Activity by Housing Tenur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B128534" w14:textId="1A0F4F25" w:rsidR="00397201"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496B87BC" w14:textId="77777777" w:rsidR="00397201" w:rsidRPr="009864D1"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CA</w:t>
      </w:r>
      <w:r w:rsidRPr="009A3A34">
        <w:rPr>
          <w:rFonts w:ascii="Book Antiqua" w:hAnsi="Book Antiqua" w:cs="Times New Roman"/>
          <w:sz w:val="24"/>
          <w:szCs w:val="24"/>
        </w:rPr>
        <w:tab/>
      </w:r>
      <w:r w:rsidRPr="009A3A34">
        <w:rPr>
          <w:rFonts w:ascii="Book Antiqua" w:hAnsi="Book Antiqua" w:cs="Times New Roman"/>
          <w:sz w:val="24"/>
          <w:szCs w:val="24"/>
        </w:rPr>
        <w:tab/>
        <w:t>Complete Cas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47242802"/>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47242803"/>
      <w:r w:rsidRPr="009A3A34">
        <w:rPr>
          <w:rFonts w:ascii="Book Antiqua" w:hAnsi="Book Antiqua" w:cs="Times New Roman"/>
          <w:b/>
          <w:bCs/>
          <w:color w:val="auto"/>
          <w:sz w:val="24"/>
          <w:szCs w:val="24"/>
        </w:rPr>
        <w:t>Introduction to Chapter One</w:t>
      </w:r>
      <w:bookmarkEnd w:id="1"/>
    </w:p>
    <w:p w14:paraId="19C1FAA0" w14:textId="6CCE6038" w:rsidR="00C86FBC" w:rsidRPr="009A3A34" w:rsidRDefault="00C86FB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w:t>
      </w:r>
      <w:r w:rsidR="00FD1F58">
        <w:rPr>
          <w:rFonts w:ascii="Book Antiqua" w:hAnsi="Book Antiqua" w:cs="Times New Roman"/>
          <w:sz w:val="24"/>
          <w:szCs w:val="24"/>
        </w:rPr>
        <w:t xml:space="preserve">March in </w:t>
      </w:r>
      <w:r w:rsidR="00AE12A3" w:rsidRPr="009A3A34">
        <w:rPr>
          <w:rFonts w:ascii="Book Antiqua" w:hAnsi="Book Antiqua" w:cs="Times New Roman"/>
          <w:sz w:val="24"/>
          <w:szCs w:val="24"/>
        </w:rPr>
        <w:t xml:space="preserve">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w:t>
      </w:r>
      <w:r w:rsidR="00FD1F58">
        <w:rPr>
          <w:rFonts w:ascii="Book Antiqua" w:hAnsi="Book Antiqua" w:cs="Times New Roman"/>
          <w:sz w:val="24"/>
          <w:szCs w:val="24"/>
        </w:rPr>
        <w:t>in addition to</w:t>
      </w:r>
      <w:r w:rsidR="00AE12A3" w:rsidRPr="009A3A34">
        <w:rPr>
          <w:rFonts w:ascii="Book Antiqua" w:hAnsi="Book Antiqua" w:cs="Times New Roman"/>
          <w:sz w:val="24"/>
          <w:szCs w:val="24"/>
        </w:rPr>
        <w:t xml:space="preserve"> a collapse in the youth labour market. 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w:t>
      </w:r>
      <w:r w:rsidR="00FD1F58">
        <w:rPr>
          <w:rFonts w:ascii="Book Antiqua" w:hAnsi="Book Antiqua" w:cs="Times New Roman"/>
          <w:sz w:val="24"/>
          <w:szCs w:val="24"/>
        </w:rPr>
        <w:t>apparent</w:t>
      </w:r>
      <w:r w:rsidR="00AE12A3" w:rsidRPr="009A3A34">
        <w:rPr>
          <w:rFonts w:ascii="Book Antiqua" w:hAnsi="Book Antiqua" w:cs="Times New Roman"/>
          <w:sz w:val="24"/>
          <w:szCs w:val="24"/>
        </w:rPr>
        <w:t xml:space="preserve">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68F5015F"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the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Pr="009A3A34">
        <w:rPr>
          <w:rFonts w:ascii="Book Antiqua" w:hAnsi="Book Antiqua" w:cs="Times New Roman"/>
          <w:sz w:val="24"/>
          <w:szCs w:val="24"/>
        </w:rPr>
        <w:t xml:space="preserve">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1BF928EC" w14:textId="77777777" w:rsidR="000A059B" w:rsidRPr="009A3A34" w:rsidRDefault="000A059B" w:rsidP="009A3A34">
      <w:pPr>
        <w:spacing w:line="480" w:lineRule="auto"/>
        <w:rPr>
          <w:rFonts w:ascii="Book Antiqua" w:hAnsi="Book Antiqua" w:cs="Times New Roman"/>
          <w:sz w:val="24"/>
          <w:szCs w:val="24"/>
        </w:rPr>
      </w:pP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47242792"/>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47242804"/>
      <w:bookmarkStart w:id="7" w:name="_Toc131406646"/>
      <w:bookmarkStart w:id="8" w:name="_Toc133926075"/>
      <w:r w:rsidRPr="009A3A34">
        <w:rPr>
          <w:rFonts w:ascii="Book Antiqua" w:hAnsi="Book Antiqua" w:cs="Times New Roman"/>
          <w:b/>
          <w:bCs/>
          <w:color w:val="auto"/>
          <w:sz w:val="24"/>
          <w:szCs w:val="24"/>
        </w:rPr>
        <w:t>Literature Review: NCDS Timeframe and Context</w:t>
      </w:r>
      <w:bookmarkEnd w:id="3"/>
      <w:bookmarkEnd w:id="4"/>
      <w:bookmarkEnd w:id="5"/>
      <w:bookmarkEnd w:id="6"/>
    </w:p>
    <w:p w14:paraId="5AEA5D24" w14:textId="0273073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w:t>
      </w:r>
      <w:r w:rsidR="00FD1F58">
        <w:rPr>
          <w:rFonts w:ascii="Book Antiqua" w:hAnsi="Book Antiqua" w:cs="Times New Roman"/>
          <w:sz w:val="24"/>
          <w:szCs w:val="24"/>
        </w:rPr>
        <w:t>sex</w:t>
      </w:r>
      <w:r w:rsidRPr="009A3A34">
        <w:rPr>
          <w:rFonts w:ascii="Book Antiqua" w:hAnsi="Book Antiqua" w:cs="Times New Roman"/>
          <w:sz w:val="24"/>
          <w:szCs w:val="24"/>
        </w:rPr>
        <w:t>.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w:t>
      </w:r>
      <w:r w:rsidR="00FD1F58">
        <w:rPr>
          <w:rFonts w:ascii="Book Antiqua" w:hAnsi="Book Antiqua" w:cs="Times New Roman"/>
          <w:sz w:val="24"/>
          <w:szCs w:val="24"/>
        </w:rPr>
        <w:t>explored</w:t>
      </w:r>
      <w:r w:rsidRPr="009A3A34">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03CA62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rdinary level </w:t>
      </w:r>
      <w:r w:rsidR="00FD1F58">
        <w:rPr>
          <w:rFonts w:ascii="Book Antiqua" w:hAnsi="Book Antiqua" w:cs="Times New Roman"/>
          <w:sz w:val="24"/>
          <w:szCs w:val="24"/>
        </w:rPr>
        <w:t xml:space="preserve">(O’lev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7"/>
      <w:bookmarkEnd w:id="8"/>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47242805"/>
      <w:r w:rsidRPr="009A3A34">
        <w:rPr>
          <w:rFonts w:ascii="Book Antiqua" w:hAnsi="Book Antiqua" w:cs="Times New Roman"/>
          <w:b/>
          <w:bCs/>
          <w:color w:val="auto"/>
        </w:rPr>
        <w:t>Story of transitions for NCDS youth</w:t>
      </w:r>
      <w:bookmarkEnd w:id="9"/>
      <w:bookmarkEnd w:id="10"/>
    </w:p>
    <w:p w14:paraId="334592CA" w14:textId="77777777" w:rsidR="00FD1F5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w:t>
      </w:r>
      <w:r w:rsidR="00FD1F58">
        <w:rPr>
          <w:rFonts w:ascii="Book Antiqua" w:hAnsi="Book Antiqua" w:cs="Times New Roman"/>
          <w:sz w:val="24"/>
          <w:szCs w:val="24"/>
        </w:rPr>
        <w:t>These</w:t>
      </w:r>
      <w:r w:rsidRPr="009A3A34">
        <w:rPr>
          <w:rFonts w:ascii="Book Antiqua" w:hAnsi="Book Antiqua" w:cs="Times New Roman"/>
          <w:sz w:val="24"/>
          <w:szCs w:val="24"/>
        </w:rPr>
        <w:t xml:space="preserve"> were particularly geared towards specialised manufacturing labour. Finally, some would enter a period of unemployment or opted to be out of the labour force. </w:t>
      </w:r>
    </w:p>
    <w:p w14:paraId="74234ADA" w14:textId="71930168" w:rsidR="00D357A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ndividuals do not make choices in a vacuum. Given their own biographical lifecours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w:t>
      </w:r>
      <w:r w:rsidR="00FD1F58">
        <w:rPr>
          <w:rFonts w:ascii="Book Antiqua" w:hAnsi="Book Antiqua" w:cs="Times New Roman"/>
          <w:sz w:val="24"/>
          <w:szCs w:val="24"/>
        </w:rPr>
        <w:t xml:space="preserve">is another potential </w:t>
      </w:r>
      <w:r w:rsidR="00D357A8">
        <w:rPr>
          <w:rFonts w:ascii="Book Antiqua" w:hAnsi="Book Antiqua" w:cs="Times New Roman"/>
          <w:sz w:val="24"/>
          <w:szCs w:val="24"/>
        </w:rPr>
        <w:t>stratifying</w:t>
      </w:r>
      <w:r w:rsidR="00FD1F58">
        <w:rPr>
          <w:rFonts w:ascii="Book Antiqua" w:hAnsi="Book Antiqua" w:cs="Times New Roman"/>
          <w:sz w:val="24"/>
          <w:szCs w:val="24"/>
        </w:rPr>
        <w:t xml:space="preserve"> influence. The labour </w:t>
      </w:r>
      <w:r w:rsidR="00D357A8">
        <w:rPr>
          <w:rFonts w:ascii="Book Antiqua" w:hAnsi="Book Antiqua" w:cs="Times New Roman"/>
          <w:sz w:val="24"/>
          <w:szCs w:val="24"/>
        </w:rPr>
        <w:t>market</w:t>
      </w:r>
      <w:r w:rsidR="00FD1F58">
        <w:rPr>
          <w:rFonts w:ascii="Book Antiqua" w:hAnsi="Book Antiqua" w:cs="Times New Roman"/>
          <w:sz w:val="24"/>
          <w:szCs w:val="24"/>
        </w:rPr>
        <w:t xml:space="preserve"> </w:t>
      </w:r>
      <w:r w:rsidR="00B947F6" w:rsidRPr="009A3A34">
        <w:rPr>
          <w:rFonts w:ascii="Book Antiqua" w:hAnsi="Book Antiqua" w:cs="Times New Roman"/>
          <w:sz w:val="24"/>
          <w:szCs w:val="24"/>
        </w:rPr>
        <w:t xml:space="preserve">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Occupations also have a stratifying influence upon society. </w:t>
      </w:r>
      <w:r w:rsidR="00B947F6" w:rsidRPr="009A3A34">
        <w:rPr>
          <w:rFonts w:ascii="Book Antiqua" w:hAnsi="Book Antiqua" w:cs="Times New Roman"/>
          <w:sz w:val="24"/>
          <w:szCs w:val="24"/>
        </w:rPr>
        <w:t xml:space="preserve">The structure and hierarchy of occupations determines social position via segmentation and segregation which is in part determined by previous systems of employment and education. </w:t>
      </w:r>
      <w:r w:rsidR="00D357A8">
        <w:rPr>
          <w:rFonts w:ascii="Book Antiqua" w:hAnsi="Book Antiqua" w:cs="Times New Roman"/>
          <w:sz w:val="24"/>
          <w:szCs w:val="24"/>
        </w:rPr>
        <w:t>Stratification plays an important role in the underlying choices and opportunities that influence individuals pathways within society.</w:t>
      </w:r>
    </w:p>
    <w:p w14:paraId="1DF23B0D" w14:textId="5AEE90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come of a child post-mandatory schooling impacts their life chances across their ‘life </w:t>
      </w:r>
      <w:r w:rsidR="000354FB" w:rsidRPr="009A3A34">
        <w:rPr>
          <w:rFonts w:ascii="Book Antiqua" w:hAnsi="Book Antiqua" w:cs="Times New Roman"/>
          <w:sz w:val="24"/>
          <w:szCs w:val="24"/>
        </w:rPr>
        <w:t>course.’ Functionally</w:t>
      </w:r>
      <w:r w:rsidRPr="009A3A34">
        <w:rPr>
          <w:rFonts w:ascii="Book Antiqua" w:hAnsi="Book Antiqua" w:cs="Times New Roman"/>
          <w:sz w:val="24"/>
          <w:szCs w:val="24"/>
        </w:rPr>
        <w:t xml:space="preserve">, the study of youth transitions is the study of the life </w:t>
      </w:r>
      <w:r w:rsidRPr="009A3A34">
        <w:rPr>
          <w:rFonts w:ascii="Book Antiqua" w:hAnsi="Book Antiqua" w:cs="Times New Roman"/>
          <w:sz w:val="24"/>
          <w:szCs w:val="24"/>
        </w:rPr>
        <w:lastRenderedPageBreak/>
        <w:t xml:space="preserve">course, systems of education, occupation, and labour markets constitute life domains onto which the life course manifes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and Schoepfli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hanahan,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ch needs to be acknowledged for adequate sociological inquiry. Hence a desire to provide a </w:t>
      </w:r>
      <w:r w:rsidR="00D357A8">
        <w:rPr>
          <w:rFonts w:ascii="Book Antiqua" w:hAnsi="Book Antiqua" w:cs="Times New Roman"/>
          <w:sz w:val="24"/>
          <w:szCs w:val="24"/>
        </w:rPr>
        <w:t>thorough</w:t>
      </w:r>
      <w:r w:rsidRPr="009A3A34">
        <w:rPr>
          <w:rFonts w:ascii="Book Antiqua" w:hAnsi="Book Antiqua" w:cs="Times New Roman"/>
          <w:sz w:val="24"/>
          <w:szCs w:val="24"/>
        </w:rPr>
        <w:t xml:space="preserve"> context of the NCDS cohorts socio-historical context. The following section provides this socio-historical context in the form of empirical research on existing youth transitions literature within the NCDS. </w:t>
      </w:r>
    </w:p>
    <w:p w14:paraId="70D03531" w14:textId="67916C4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w:t>
      </w:r>
      <w:r w:rsidR="000354FB" w:rsidRPr="009A3A34">
        <w:rPr>
          <w:rFonts w:ascii="Book Antiqua" w:hAnsi="Book Antiqua" w:cs="Times New Roman"/>
          <w:sz w:val="24"/>
          <w:szCs w:val="24"/>
        </w:rPr>
        <w:lastRenderedPageBreak/>
        <w:t>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2D71099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w:t>
      </w:r>
      <w:r w:rsidR="00D357A8">
        <w:rPr>
          <w:rFonts w:ascii="Book Antiqua" w:hAnsi="Book Antiqua" w:cs="Times New Roman"/>
          <w:sz w:val="24"/>
          <w:szCs w:val="24"/>
        </w:rPr>
        <w:t>,</w:t>
      </w:r>
      <w:r w:rsidR="00B947F6" w:rsidRPr="009A3A34">
        <w:rPr>
          <w:rFonts w:ascii="Book Antiqua" w:hAnsi="Book Antiqua" w:cs="Times New Roman"/>
          <w:sz w:val="24"/>
          <w:szCs w:val="24"/>
        </w:rPr>
        <w:t xml:space="preserve">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w:t>
      </w:r>
      <w:r w:rsidR="00B947F6" w:rsidRPr="009A3A34">
        <w:rPr>
          <w:rFonts w:ascii="Book Antiqua" w:hAnsi="Book Antiqua" w:cs="Times New Roman"/>
          <w:sz w:val="24"/>
          <w:szCs w:val="24"/>
        </w:rPr>
        <w:lastRenderedPageBreak/>
        <w:t>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240,400 in 1964 to 155,000 in 1979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553912AE"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T</w:t>
      </w:r>
      <w:r w:rsidRPr="009A3A34">
        <w:rPr>
          <w:rFonts w:ascii="Book Antiqua" w:hAnsi="Book Antiqua" w:cs="Times New Roman"/>
          <w:sz w:val="24"/>
          <w:szCs w:val="24"/>
        </w:rPr>
        <w:t xml:space="preserve">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6D62A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D357A8">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00D357A8" w:rsidRPr="00D357A8">
        <w:rPr>
          <w:rFonts w:ascii="Book Antiqua" w:hAnsi="Book Antiqua"/>
          <w:sz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68D46535"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t>
      </w:r>
      <w:r w:rsidR="00B947F6" w:rsidRPr="009A3A34">
        <w:rPr>
          <w:rFonts w:ascii="Book Antiqua" w:hAnsi="Book Antiqua" w:cs="Times New Roman"/>
          <w:sz w:val="24"/>
          <w:szCs w:val="24"/>
        </w:rPr>
        <w:lastRenderedPageBreak/>
        <w:t xml:space="preserve">what is known as the youth labour market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ustmann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ustmann </w:t>
      </w:r>
      <w:r w:rsidRPr="009A3A34">
        <w:rPr>
          <w:rFonts w:ascii="Book Antiqua" w:hAnsi="Book Antiqua" w:cs="Times New Roman"/>
          <w:i/>
          <w:iCs/>
          <w:sz w:val="24"/>
          <w:szCs w:val="24"/>
        </w:rPr>
        <w:t>et al.</w:t>
      </w:r>
      <w:r w:rsidRPr="009A3A34">
        <w:rPr>
          <w:rFonts w:ascii="Book Antiqua" w:hAnsi="Book Antiqua" w:cs="Times New Roman"/>
          <w:sz w:val="24"/>
          <w:szCs w:val="24"/>
        </w:rPr>
        <w:t>, 199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ustmann,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Neyt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4528F2C6"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 xml:space="preserve">some have also argued that the ‘collapse’ of the youth labour market also contributed to a relative amount of </w:t>
      </w:r>
      <w:r w:rsidRPr="009A3A34">
        <w:rPr>
          <w:rFonts w:ascii="Book Antiqua" w:hAnsi="Book Antiqua" w:cs="Times New Roman"/>
          <w:sz w:val="24"/>
          <w:szCs w:val="24"/>
        </w:rPr>
        <w:lastRenderedPageBreak/>
        <w:t>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The notion that the youth labour market ‘collapsed’ indicating a sudden affair is not exactly accurate. The youth labour market saw a relative decline post-war as part of wider economic restructuring. Nevertheless, the 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B</w:t>
      </w:r>
      <w:r w:rsidR="00B947F6" w:rsidRPr="009A3A34">
        <w:rPr>
          <w:rFonts w:ascii="Book Antiqua" w:hAnsi="Book Antiqua" w:cs="Times New Roman"/>
          <w:sz w:val="24"/>
          <w:szCs w:val="24"/>
        </w:rPr>
        <w:t xml:space="preserve">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w:t>
      </w:r>
      <w:r w:rsidR="00B947F6" w:rsidRPr="009A3A34">
        <w:rPr>
          <w:rFonts w:ascii="Book Antiqua" w:hAnsi="Book Antiqua" w:cs="Times New Roman"/>
          <w:sz w:val="24"/>
          <w:szCs w:val="24"/>
        </w:rPr>
        <w:lastRenderedPageBreak/>
        <w:t xml:space="preserve">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4D462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2E7CB1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 xml:space="preserve">(Bynner, Wiggins and Parsons, </w:t>
      </w:r>
      <w:r w:rsidRPr="009A3A34">
        <w:rPr>
          <w:rFonts w:ascii="Book Antiqua" w:hAnsi="Book Antiqua" w:cs="Times New Roman"/>
          <w:noProof/>
          <w:sz w:val="24"/>
          <w:szCs w:val="24"/>
        </w:rPr>
        <w:lastRenderedPageBreak/>
        <w:t>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1634721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50F423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47242806"/>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2182B15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 xml:space="preserve">(Dolton, Joshi and Makepeace, 2002; Makepeace, Dolton and Joshi, 2004; Cebulla and Tomaszewski, </w:t>
      </w:r>
      <w:r w:rsidR="00B9179F" w:rsidRPr="009A3A34">
        <w:rPr>
          <w:rFonts w:ascii="Book Antiqua" w:hAnsi="Book Antiqua" w:cs="Times New Roman"/>
          <w:sz w:val="24"/>
          <w:szCs w:val="24"/>
        </w:rPr>
        <w:lastRenderedPageBreak/>
        <w:t>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ex and Bukodi,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ebulla and Tomaszewski,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627ADD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F1B8BC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s education and experience, rather more than a move towards equal treatment. Indeed, had the typical woman full-timer in 2000 been paid at 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Joshi and Davies, 1996; Joshi, </w:t>
      </w:r>
      <w:r w:rsidRPr="009A3A34">
        <w:rPr>
          <w:rFonts w:ascii="Book Antiqua" w:hAnsi="Book Antiqua" w:cs="Times New Roman"/>
          <w:sz w:val="24"/>
          <w:szCs w:val="24"/>
        </w:rPr>
        <w:lastRenderedPageBreak/>
        <w:t>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4815A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Unequal treatment for women has decreased but has not totally disappear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0ADBFFE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ukodi,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229C89F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Galindo-Rueda, 2003; Sianesi,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w:t>
      </w:r>
      <w:r w:rsidRPr="009A3A34">
        <w:rPr>
          <w:rFonts w:ascii="Book Antiqua" w:hAnsi="Book Antiqua" w:cs="Times New Roman"/>
          <w:sz w:val="24"/>
          <w:szCs w:val="24"/>
        </w:rPr>
        <w:lastRenderedPageBreak/>
        <w:t xml:space="preserve">the best retur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ianesi,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Makepeace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239E0D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73E75403"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lastRenderedPageBreak/>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and Tominey,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32B727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w:t>
      </w:r>
      <w:r w:rsidRPr="009A3A34">
        <w:rPr>
          <w:rFonts w:ascii="Book Antiqua" w:hAnsi="Book Antiqua" w:cs="Times New Roman"/>
          <w:sz w:val="24"/>
          <w:szCs w:val="24"/>
        </w:rPr>
        <w:lastRenderedPageBreak/>
        <w:t>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4122E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50D40F06"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47242807"/>
      <w:r w:rsidRPr="009A3A34">
        <w:rPr>
          <w:rFonts w:ascii="Book Antiqua" w:hAnsi="Book Antiqua" w:cs="Times New Roman"/>
          <w:b/>
          <w:bCs/>
          <w:color w:val="auto"/>
        </w:rPr>
        <w:t>The role of social theory</w:t>
      </w:r>
      <w:bookmarkEnd w:id="13"/>
      <w:bookmarkEnd w:id="14"/>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 the course of this literature review two key themes have been expressed: the importance of looking at the life course to assess youth transitions and the role of structures in influencing choice and opportunity. These two themes will be better </w:t>
      </w:r>
      <w:r w:rsidRPr="009A3A34">
        <w:rPr>
          <w:rFonts w:ascii="Book Antiqua" w:hAnsi="Book Antiqua" w:cs="Times New Roman"/>
          <w:sz w:val="24"/>
          <w:szCs w:val="24"/>
        </w:rPr>
        <w:lastRenderedPageBreak/>
        <w:t>expounded upon within the literature of social theory to ground future analysis within a sociological tradition.</w:t>
      </w:r>
    </w:p>
    <w:p w14:paraId="5E68175C" w14:textId="734172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9A3A34">
        <w:rPr>
          <w:rStyle w:val="highlight"/>
          <w:rFonts w:ascii="Book Antiqua" w:hAnsi="Book Antiqua" w:cs="Times New Roman"/>
          <w:sz w:val="24"/>
          <w:szCs w:val="24"/>
        </w:rPr>
        <w:fldChar w:fldCharType="begin"/>
      </w:r>
      <w:r w:rsidR="00552B06" w:rsidRPr="009A3A3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n alternative to „structured individualisation</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D52F6C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54053A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w:t>
      </w:r>
      <w:r w:rsidRPr="009A3A34">
        <w:rPr>
          <w:rFonts w:ascii="Book Antiqua" w:hAnsi="Book Antiqua" w:cs="Times New Roman"/>
          <w:sz w:val="24"/>
          <w:szCs w:val="24"/>
        </w:rPr>
        <w:lastRenderedPageBreak/>
        <w:t xml:space="preserve">indeed determinants for the individual who is pursuing the ‘imperative of living a life of one’s ow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61F1E5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00D357A8">
        <w:rPr>
          <w:rFonts w:ascii="Book Antiqua" w:hAnsi="Book Antiqua" w:cs="Times New Roman"/>
          <w:sz w:val="24"/>
          <w:szCs w:val="24"/>
        </w:rPr>
        <w:t>ibid</w:t>
      </w:r>
      <w:r w:rsidRPr="009A3A34">
        <w:rPr>
          <w:rFonts w:ascii="Book Antiqua" w:hAnsi="Book Antiqua" w:cs="Times New Roman"/>
          <w:sz w:val="24"/>
          <w:szCs w:val="24"/>
        </w:rPr>
        <w:t>)</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2FFBC77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w:t>
      </w:r>
      <w:r w:rsidR="00B947F6" w:rsidRPr="009A3A34">
        <w:rPr>
          <w:rFonts w:ascii="Book Antiqua" w:hAnsi="Book Antiqua" w:cs="Times New Roman"/>
          <w:sz w:val="24"/>
          <w:szCs w:val="24"/>
        </w:rPr>
        <w:lastRenderedPageBreak/>
        <w:t xml:space="preserve">NCDS demonstrates a persistent class effect on outcomes for young peopl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17F440A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w:t>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363CF43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Hitlin and </w:t>
      </w:r>
      <w:r w:rsidR="00B947F6" w:rsidRPr="009A3A34">
        <w:rPr>
          <w:rFonts w:ascii="Book Antiqua" w:hAnsi="Book Antiqua" w:cs="Times New Roman"/>
          <w:sz w:val="24"/>
          <w:szCs w:val="24"/>
        </w:rPr>
        <w:lastRenderedPageBreak/>
        <w:t>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306D22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2D6620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w:t>
      </w:r>
      <w:r w:rsidRPr="009A3A34">
        <w:rPr>
          <w:rFonts w:ascii="Book Antiqua" w:hAnsi="Book Antiqua" w:cs="Times New Roman"/>
          <w:sz w:val="24"/>
          <w:szCs w:val="24"/>
        </w:rPr>
        <w:lastRenderedPageBreak/>
        <w:t xml:space="preserve">important as it deters a deterministic theoretical orientation whilst maintaining that some individuals will structurally have more agentic opportunities based upon power rel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47242808"/>
      <w:r w:rsidRPr="009A3A34">
        <w:rPr>
          <w:rFonts w:ascii="Book Antiqua" w:hAnsi="Book Antiqua" w:cs="Times New Roman"/>
          <w:b/>
          <w:bCs/>
          <w:color w:val="auto"/>
          <w:sz w:val="24"/>
          <w:szCs w:val="24"/>
        </w:rPr>
        <w:t>Data and Methods</w:t>
      </w:r>
      <w:bookmarkEnd w:id="15"/>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w:t>
      </w:r>
      <w:r w:rsidR="00B947F6" w:rsidRPr="009A3A34">
        <w:rPr>
          <w:rFonts w:ascii="Book Antiqua" w:hAnsi="Book Antiqua" w:cs="Times New Roman"/>
          <w:sz w:val="24"/>
          <w:szCs w:val="24"/>
        </w:rPr>
        <w:lastRenderedPageBreak/>
        <w:t xml:space="preserve">employment, post-education schooling, school, training &amp; apprenticeships, and 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47242809"/>
      <w:r w:rsidRPr="009A3A34">
        <w:rPr>
          <w:rFonts w:ascii="Book Antiqua" w:hAnsi="Book Antiqua" w:cs="Times New Roman"/>
          <w:b/>
          <w:bCs/>
          <w:color w:val="auto"/>
        </w:rPr>
        <w:t>Introduction to the NCDS data</w:t>
      </w:r>
      <w:bookmarkEnd w:id="16"/>
    </w:p>
    <w:p w14:paraId="4E0BF55D" w14:textId="648B8186"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CE1424" w:rsidRPr="009A3A34">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w:t>
      </w:r>
      <w:r w:rsidRPr="009A3A34">
        <w:rPr>
          <w:rFonts w:ascii="Book Antiqua" w:hAnsi="Book Antiqua" w:cs="Times New Roman"/>
          <w:sz w:val="24"/>
          <w:szCs w:val="24"/>
        </w:rPr>
        <w:lastRenderedPageBreak/>
        <w:t xml:space="preserve">1981 was collected. These were all collected post-hoc at age 23. The outcome variable 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47242777"/>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252A121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Of refusal rates it is best to understand the dynamics of how the </w:t>
      </w:r>
      <w:r w:rsidRPr="009A3A34">
        <w:rPr>
          <w:rFonts w:ascii="Book Antiqua" w:hAnsi="Book Antiqua" w:cs="Times New Roman"/>
          <w:sz w:val="24"/>
          <w:szCs w:val="24"/>
        </w:rPr>
        <w:lastRenderedPageBreak/>
        <w:t xml:space="preserve">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the age of 16 every month until their current age at 23. This level of detail does make the possibility of refusal a possibility. </w:t>
      </w:r>
    </w:p>
    <w:p w14:paraId="7F27052A" w14:textId="1C94953A"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724277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47242810"/>
      <w:r w:rsidRPr="009A3A34">
        <w:rPr>
          <w:rFonts w:ascii="Book Antiqua" w:hAnsi="Book Antiqua" w:cs="Times New Roman"/>
          <w:b/>
          <w:bCs/>
          <w:color w:val="auto"/>
        </w:rPr>
        <w:t>Introduction to measures for subsequent analysis</w:t>
      </w:r>
      <w:bookmarkEnd w:id="19"/>
    </w:p>
    <w:p w14:paraId="0CAC0F26" w14:textId="2528D5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 closer inspection, the CLOSER search platform did not present itself as an adequate answer to finding various variables for inclusion in analysis. </w:t>
      </w:r>
      <w:r w:rsidR="00D357A8">
        <w:rPr>
          <w:rFonts w:ascii="Book Antiqua" w:hAnsi="Book Antiqua" w:cs="Times New Roman"/>
          <w:sz w:val="24"/>
          <w:szCs w:val="24"/>
        </w:rPr>
        <w:t>Manual construction of codebooks for some variables and manual inspection of original documentation was called for</w:t>
      </w:r>
      <w:r w:rsidRPr="009A3A34">
        <w:rPr>
          <w:rFonts w:ascii="Book Antiqua" w:hAnsi="Book Antiqua" w:cs="Times New Roman"/>
          <w:sz w:val="24"/>
          <w:szCs w:val="24"/>
        </w:rPr>
        <w:t xml:space="preserve">.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conomic Activity</w:t>
      </w:r>
    </w:p>
    <w:p w14:paraId="55820440" w14:textId="63F45C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w:t>
      </w:r>
      <w:r w:rsidR="00D357A8">
        <w:rPr>
          <w:rFonts w:ascii="Book Antiqua" w:hAnsi="Book Antiqua" w:cs="Times New Roman"/>
          <w:sz w:val="24"/>
          <w:szCs w:val="24"/>
        </w:rPr>
        <w:t xml:space="preserve">were </w:t>
      </w:r>
      <w:r w:rsidRPr="009A3A34">
        <w:rPr>
          <w:rFonts w:ascii="Book Antiqua" w:hAnsi="Book Antiqua" w:cs="Times New Roman"/>
          <w:sz w:val="24"/>
          <w:szCs w:val="24"/>
        </w:rPr>
        <w:t xml:space="preserve">doing after mandatory schooling in the month of </w:t>
      </w:r>
      <w:r w:rsidRPr="009A3A34">
        <w:rPr>
          <w:rFonts w:ascii="Book Antiqua" w:hAnsi="Book Antiqua" w:cs="Times New Roman"/>
          <w:sz w:val="24"/>
          <w:szCs w:val="24"/>
        </w:rPr>
        <w:lastRenderedPageBreak/>
        <w:t>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608774DF"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9A3A34">
        <w:rPr>
          <w:rFonts w:ascii="Book Antiqua" w:hAnsi="Book Antiqua" w:cs="Times New Roman"/>
          <w:sz w:val="24"/>
          <w:szCs w:val="24"/>
        </w:rPr>
        <w:t>FT+Other</w:t>
      </w:r>
      <w:proofErr w:type="spellEnd"/>
      <w:r w:rsidRPr="009A3A34">
        <w:rPr>
          <w:rFonts w:ascii="Book Antiqua" w:hAnsi="Book Antiqua" w:cs="Times New Roman"/>
          <w:sz w:val="24"/>
          <w:szCs w:val="24"/>
        </w:rPr>
        <w:t xml:space="preserve"> and </w:t>
      </w:r>
      <w:proofErr w:type="spellStart"/>
      <w:r w:rsidRPr="009A3A34">
        <w:rPr>
          <w:rFonts w:ascii="Book Antiqua" w:hAnsi="Book Antiqua" w:cs="Times New Roman"/>
          <w:sz w:val="24"/>
          <w:szCs w:val="24"/>
        </w:rPr>
        <w:t>PT+Other</w:t>
      </w:r>
      <w:proofErr w:type="spellEnd"/>
      <w:r w:rsidRPr="009A3A34">
        <w:rPr>
          <w:rFonts w:ascii="Book Antiqua" w:hAnsi="Book Antiqua" w:cs="Times New Roman"/>
          <w:sz w:val="24"/>
          <w:szCs w:val="24"/>
        </w:rPr>
        <w:t xml:space="preserve">), one into missing data, and </w:t>
      </w:r>
      <w:r w:rsidRPr="009A3A34">
        <w:rPr>
          <w:rFonts w:ascii="Book Antiqua" w:hAnsi="Book Antiqua" w:cs="Times New Roman"/>
          <w:sz w:val="24"/>
          <w:szCs w:val="24"/>
        </w:rPr>
        <w:lastRenderedPageBreak/>
        <w:t xml:space="preserve">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000B03CE" w:rsidRPr="009A3A34">
        <w:rPr>
          <w:rFonts w:ascii="Book Antiqua" w:hAnsi="Book Antiqua" w:cs="Times New Roman"/>
          <w:sz w:val="24"/>
          <w:szCs w:val="24"/>
        </w:rPr>
        <w:t>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47242779"/>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3"/>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4"/>
      </w:r>
      <w:r w:rsidRPr="009A3A34">
        <w:rPr>
          <w:rFonts w:ascii="Book Antiqua" w:hAnsi="Book Antiqua" w:cs="Times New Roman"/>
          <w:sz w:val="24"/>
          <w:szCs w:val="24"/>
        </w:rPr>
        <w:t>.</w:t>
      </w:r>
    </w:p>
    <w:p w14:paraId="49A09F13" w14:textId="0F0AC7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coding this variable translates into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ut of the labour force</w:t>
      </w:r>
      <w:r w:rsidRPr="009A3A34">
        <w:rPr>
          <w:rFonts w:ascii="Book Antiqua" w:hAnsi="Book Antiqua" w:cs="Times New Roman"/>
          <w:sz w:val="24"/>
          <w:szCs w:val="24"/>
        </w:rPr>
        <w:t>.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58DA021"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3544E40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516B1C6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F02206" w:rsidRPr="009A3A34">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D357A8">
        <w:rPr>
          <w:rFonts w:ascii="Book Antiqua" w:hAnsi="Book Antiqua" w:cs="Times New Roman"/>
          <w:sz w:val="24"/>
          <w:szCs w:val="24"/>
        </w:rPr>
        <w:t xml:space="preserve">A </w:t>
      </w:r>
      <w:r w:rsidRPr="009A3A34">
        <w:rPr>
          <w:rFonts w:ascii="Book Antiqua" w:hAnsi="Book Antiqua" w:cs="Times New Roman"/>
          <w:sz w:val="24"/>
          <w:szCs w:val="24"/>
        </w:rPr>
        <w:t>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23D4A29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00D357A8">
        <w:rPr>
          <w:rFonts w:ascii="Book Antiqua" w:hAnsi="Book Antiqua" w:cs="Times New Roman"/>
          <w:sz w:val="24"/>
          <w:szCs w:val="24"/>
        </w:rPr>
        <w:t xml:space="preserve"> – </w:t>
      </w:r>
      <w:r w:rsidR="00D357A8">
        <w:rPr>
          <w:rFonts w:ascii="Book Antiqua" w:hAnsi="Book Antiqua" w:cs="Times New Roman"/>
          <w:sz w:val="24"/>
          <w:szCs w:val="24"/>
        </w:rPr>
        <w:lastRenderedPageBreak/>
        <w:t>passing in this context refers to if an individual’s O’level grade was within the grade boundaries A-C</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724278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1"/>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9A3A34" w:rsidRDefault="00FD1F58" w:rsidP="00E1481F">
            <w:pPr>
              <w:rPr>
                <w:rFonts w:ascii="Book Antiqua" w:hAnsi="Book Antiqua" w:cs="Times New Roman"/>
                <w:color w:val="auto"/>
                <w:sz w:val="24"/>
                <w:szCs w:val="24"/>
              </w:rPr>
            </w:pPr>
            <w:r>
              <w:rPr>
                <w:rFonts w:ascii="Book Antiqua" w:hAnsi="Book Antiqua" w:cs="Times New Roman"/>
                <w:color w:val="auto"/>
                <w:sz w:val="24"/>
                <w:szCs w:val="24"/>
              </w:rPr>
              <w:t>Non-Traditional</w:t>
            </w:r>
            <w:r w:rsidR="00B947F6" w:rsidRPr="009A3A34">
              <w:rPr>
                <w:rFonts w:ascii="Book Antiqua" w:hAnsi="Book Antiqua" w:cs="Times New Roman"/>
                <w:color w:val="auto"/>
                <w:sz w:val="24"/>
                <w:szCs w:val="24"/>
              </w:rPr>
              <w:t xml:space="preserve">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5E3C2F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w:t>
      </w:r>
      <w:r w:rsidR="00D357A8">
        <w:rPr>
          <w:rFonts w:ascii="Book Antiqua" w:hAnsi="Book Antiqua" w:cs="Times New Roman"/>
          <w:sz w:val="24"/>
          <w:szCs w:val="24"/>
        </w:rPr>
        <w:t>sexed</w:t>
      </w:r>
      <w:r w:rsidRPr="009A3A34">
        <w:rPr>
          <w:rFonts w:ascii="Book Antiqua" w:hAnsi="Book Antiqua" w:cs="Times New Roman"/>
          <w:sz w:val="24"/>
          <w:szCs w:val="24"/>
        </w:rPr>
        <w:t xml:space="preserve">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25591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330D88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687B47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05DB5F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0E592F" w:rsidRPr="009A3A34">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Bottero,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30441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07EA1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015390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0662378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8"/>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The schema is broken into six distinction categories and rages from unskilled manual occupation to higher level professionals (ibid). The RGSC once formed the basis of all commonly used social classifications within Britain (Szreter 1984).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5620B46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724278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2"/>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5CA1919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31DFFD7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28840A37"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701FC0" w:rsidRPr="009A3A34">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9A3A34">
        <w:rPr>
          <w:rFonts w:ascii="Book Antiqua" w:hAnsi="Book Antiqua" w:cs="Times New Roman"/>
          <w:sz w:val="24"/>
          <w:szCs w:val="24"/>
        </w:rPr>
        <w:fldChar w:fldCharType="separate"/>
      </w:r>
      <w:r w:rsidR="00D357A8" w:rsidRPr="00D357A8">
        <w:rPr>
          <w:rFonts w:ascii="Book Antiqua" w:hAnsi="Book Antiqua"/>
          <w:sz w:val="24"/>
        </w:rPr>
        <w:t>(Goldthorpe, 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125B11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5AD49BA"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724278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3"/>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724278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4"/>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77777777"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7C0AA01"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41906C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3D639F" w:rsidRPr="009A3A34">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all of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actually b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5" w:name="_Toc147242811"/>
      <w:r w:rsidRPr="009A3A34">
        <w:rPr>
          <w:rFonts w:ascii="Book Antiqua" w:hAnsi="Book Antiqua" w:cs="Times New Roman"/>
          <w:b/>
          <w:bCs/>
          <w:color w:val="auto"/>
          <w:sz w:val="24"/>
          <w:szCs w:val="24"/>
        </w:rPr>
        <w:t>Descriptive Statistics</w:t>
      </w:r>
      <w:bookmarkEnd w:id="25"/>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makes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1B004D66"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B7620D">
        <w:rPr>
          <w:rFonts w:ascii="Book Antiqua" w:hAnsi="Book Antiqua" w:cs="Times New Roman"/>
          <w:sz w:val="24"/>
          <w:szCs w:val="24"/>
        </w:rPr>
        <w:t>7</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6" w:name="_Toc14724278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6"/>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Non-Traditional</w:t>
            </w:r>
            <w:r w:rsidR="00DE6B98" w:rsidRPr="009A3A34">
              <w:rPr>
                <w:rFonts w:ascii="Book Antiqua" w:hAnsi="Book Antiqua" w:cs="Times New Roman"/>
                <w:i/>
                <w:iCs/>
                <w:color w:val="auto"/>
                <w:sz w:val="24"/>
                <w:szCs w:val="24"/>
              </w:rPr>
              <w:t xml:space="preserve"> </w:t>
            </w:r>
            <w:r>
              <w:rPr>
                <w:rFonts w:ascii="Book Antiqua" w:hAnsi="Book Antiqua" w:cs="Times New Roman"/>
                <w:i/>
                <w:iCs/>
                <w:color w:val="auto"/>
                <w:sz w:val="24"/>
                <w:szCs w:val="24"/>
              </w:rPr>
              <w:t xml:space="preserve">           </w:t>
            </w:r>
            <w:r w:rsidR="00DE6B98" w:rsidRPr="009A3A34">
              <w:rPr>
                <w:rFonts w:ascii="Book Antiqua" w:hAnsi="Book Antiqua" w:cs="Times New Roman"/>
                <w:i/>
                <w:iCs/>
                <w:color w:val="auto"/>
                <w:sz w:val="24"/>
                <w:szCs w:val="24"/>
              </w:rPr>
              <w:t>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Less than </w:t>
            </w:r>
            <w:r w:rsidR="00DE6B98" w:rsidRPr="009A3A34">
              <w:rPr>
                <w:rFonts w:ascii="Book Antiqua" w:hAnsi="Book Antiqua" w:cs="Times New Roman"/>
                <w:i/>
                <w:iCs/>
                <w:color w:val="auto"/>
                <w:sz w:val="24"/>
                <w:szCs w:val="24"/>
              </w:rPr>
              <w:t>5 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Five or More </w:t>
            </w:r>
            <w:r w:rsidR="00DE6B98" w:rsidRPr="009A3A34">
              <w:rPr>
                <w:rFonts w:ascii="Book Antiqua" w:hAnsi="Book Antiqua" w:cs="Times New Roman"/>
                <w:i/>
                <w:iCs/>
                <w:color w:val="auto"/>
                <w:sz w:val="24"/>
                <w:szCs w:val="24"/>
              </w:rPr>
              <w:t>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6E65F615"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724278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7"/>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FD1F58"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5ABE8861" w:rsidR="006E0E39" w:rsidRPr="009A3A34" w:rsidRDefault="00FD1F58"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Pr>
                <w:rFonts w:ascii="Book Antiqua" w:hAnsi="Book Antiqua" w:cs="Times New Roman"/>
                <w:b/>
                <w:bCs/>
                <w:color w:val="auto"/>
                <w:sz w:val="24"/>
                <w:szCs w:val="24"/>
              </w:rPr>
              <w:t>Non-Traditional</w:t>
            </w:r>
            <w:r w:rsidR="006E0E39" w:rsidRPr="009A3A34">
              <w:rPr>
                <w:rFonts w:ascii="Book Antiqua" w:hAnsi="Book Antiqua" w:cs="Times New Roman"/>
                <w:b/>
                <w:bCs/>
                <w:color w:val="auto"/>
                <w:sz w:val="24"/>
                <w:szCs w:val="24"/>
              </w:rPr>
              <w:t xml:space="preserve">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C60686"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Less than five O'level passes</w:t>
            </w:r>
          </w:p>
        </w:tc>
        <w:tc>
          <w:tcPr>
            <w:tcW w:w="0" w:type="auto"/>
          </w:tcPr>
          <w:p w14:paraId="14CD028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C60686"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Five or more O'level passes</w:t>
            </w:r>
          </w:p>
        </w:tc>
        <w:tc>
          <w:tcPr>
            <w:tcW w:w="0" w:type="auto"/>
          </w:tcPr>
          <w:p w14:paraId="166D5B42"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FD1F58"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FD1F58"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FD1F58"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FD1F58"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FD1F58"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FD1F58"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FD1F58"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FD1F58"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FD1F58"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FD1F58"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FD1F58"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FD1F58"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FD1F58"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FD1F58"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FD1F58"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FD1F58"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FD1F58"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FD1F58"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FD1F58"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FD1F58"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06F51A50"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entered into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1A7464D9"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2DFFD16C"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w:t>
      </w:r>
      <w:r w:rsidR="00FD1F58">
        <w:rPr>
          <w:rFonts w:ascii="Book Antiqua" w:hAnsi="Book Antiqua" w:cs="Times New Roman"/>
          <w:sz w:val="24"/>
          <w:szCs w:val="24"/>
        </w:rPr>
        <w:t>non-traditional</w:t>
      </w:r>
      <w:r w:rsidR="00715CE6" w:rsidRPr="009A3A34">
        <w:rPr>
          <w:rFonts w:ascii="Book Antiqua" w:hAnsi="Book Antiqua" w:cs="Times New Roman"/>
          <w:sz w:val="24"/>
          <w:szCs w:val="24"/>
        </w:rPr>
        <w:t xml:space="preserve">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05122B9E"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543ED554"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 xml:space="preserve">employment, training and apprenticeships, and unemployment and out of the labour force economic activities, those in manual occupations are overrepresented and those in non-manual are underrepresented.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e reverse is true, whereby manual occupations are underrepresented and non-manual occupations are overrepresentations.</w:t>
      </w:r>
    </w:p>
    <w:p w14:paraId="5C131AD2" w14:textId="7944667B"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8" w:name="_Toc147242812"/>
      <w:r w:rsidRPr="009A3A34">
        <w:rPr>
          <w:rFonts w:ascii="Book Antiqua" w:hAnsi="Book Antiqua" w:cs="Times New Roman"/>
          <w:b/>
          <w:bCs/>
          <w:color w:val="auto"/>
          <w:sz w:val="24"/>
          <w:szCs w:val="24"/>
        </w:rPr>
        <w:t>Modelling Main Economic Activity</w:t>
      </w:r>
      <w:bookmarkEnd w:id="28"/>
    </w:p>
    <w:p w14:paraId="73622BC6" w14:textId="52924E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the McFadden’s Adjusted Pseudo R2, AIC, and BIC measure to compare the null model with models of one explanatory </w:t>
      </w:r>
      <w:r w:rsidRPr="009A3A34">
        <w:rPr>
          <w:rFonts w:ascii="Book Antiqua" w:hAnsi="Book Antiqua" w:cs="Times New Roman"/>
          <w:sz w:val="24"/>
          <w:szCs w:val="24"/>
        </w:rPr>
        <w:lastRenderedPageBreak/>
        <w:t>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but through a sequential building of the null model with each subsequent independent variable added. </w:t>
      </w:r>
    </w:p>
    <w:p w14:paraId="18363D59"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29" w:name="_Toc14724278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2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22EE4D18"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724278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Sex + </w:t>
            </w:r>
            <w:r w:rsidRPr="009A3A34">
              <w:rPr>
                <w:rFonts w:ascii="Book Antiqua" w:hAnsi="Book Antiqua" w:cs="Times New Roman"/>
                <w:color w:val="auto"/>
                <w:sz w:val="24"/>
                <w:szCs w:val="24"/>
              </w:rPr>
              <w:lastRenderedPageBreak/>
              <w:t>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5BF2396C"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5,733.5</w:t>
      </w:r>
      <w:r w:rsidR="00D357A8">
        <w:rPr>
          <w:rFonts w:ascii="Book Antiqua" w:eastAsiaTheme="minorEastAsia" w:hAnsi="Book Antiqua" w:cs="Times New Roman"/>
          <w:sz w:val="24"/>
          <w:szCs w:val="24"/>
        </w:rPr>
        <w:t>0</w:t>
      </w:r>
      <w:r w:rsidR="00205878" w:rsidRPr="009A3A34">
        <w:rPr>
          <w:rFonts w:ascii="Book Antiqua" w:eastAsiaTheme="minorEastAsia" w:hAnsi="Book Antiqua" w:cs="Times New Roman"/>
          <w:sz w:val="24"/>
          <w:szCs w:val="24"/>
        </w:rPr>
        <w:t xml:space="preserve">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case analysis with </w:t>
      </w:r>
      <w:r w:rsidR="00205878" w:rsidRPr="009A3A34">
        <w:rPr>
          <w:rFonts w:ascii="Book Antiqua" w:hAnsi="Book Antiqua" w:cs="Times New Roman"/>
          <w:sz w:val="24"/>
          <w:szCs w:val="24"/>
        </w:rPr>
        <w:t>8</w:t>
      </w:r>
      <w:r w:rsidR="00D357A8">
        <w:rPr>
          <w:rFonts w:ascii="Book Antiqua" w:hAnsi="Book Antiqua" w:cs="Times New Roman"/>
          <w:sz w:val="24"/>
          <w:szCs w:val="24"/>
        </w:rPr>
        <w:t>,</w:t>
      </w:r>
      <w:r w:rsidR="00205878" w:rsidRPr="009A3A34">
        <w:rPr>
          <w:rFonts w:ascii="Book Antiqua" w:hAnsi="Book Antiqua" w:cs="Times New Roman"/>
          <w:sz w:val="24"/>
          <w:szCs w:val="24"/>
        </w:rPr>
        <w:t>448</w:t>
      </w:r>
      <w:r w:rsidRPr="009A3A34">
        <w:rPr>
          <w:rFonts w:ascii="Book Antiqua" w:hAnsi="Book Antiqua" w:cs="Times New Roman"/>
          <w:sz w:val="24"/>
          <w:szCs w:val="24"/>
        </w:rPr>
        <w:t xml:space="preserve"> observations. </w:t>
      </w:r>
    </w:p>
    <w:p w14:paraId="2F1B86BF" w14:textId="2BC230F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w:t>
      </w:r>
      <w:r w:rsidRPr="009A3A34">
        <w:rPr>
          <w:rFonts w:ascii="Book Antiqua" w:hAnsi="Book Antiqua" w:cs="Times New Roman"/>
          <w:sz w:val="24"/>
          <w:szCs w:val="24"/>
        </w:rPr>
        <w:lastRenderedPageBreak/>
        <w:t xml:space="preserve">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C86FBC" w:rsidRPr="009A3A34">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5409E479"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w:t>
      </w:r>
      <w:r w:rsidRPr="009A3A34">
        <w:rPr>
          <w:rFonts w:ascii="Book Antiqua" w:hAnsi="Book Antiqua" w:cs="Times New Roman"/>
          <w:sz w:val="24"/>
          <w:szCs w:val="24"/>
        </w:rPr>
        <w:lastRenderedPageBreak/>
        <w:t>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Pr="009A3A34">
        <w:rPr>
          <w:rFonts w:ascii="Book Antiqua" w:hAnsi="Book Antiqua" w:cs="Times New Roman"/>
          <w:sz w:val="24"/>
          <w:szCs w:val="24"/>
        </w:rPr>
        <w:t>. Due to this, the creation of quasi-variance statistics was done via a quasi-variance calculator</w:t>
      </w:r>
      <w:r w:rsidRPr="009A3A34">
        <w:rPr>
          <w:rStyle w:val="FootnoteReference"/>
          <w:rFonts w:ascii="Book Antiqua" w:hAnsi="Book Antiqua" w:cs="Times New Roman"/>
          <w:sz w:val="24"/>
          <w:szCs w:val="24"/>
        </w:rPr>
        <w:footnoteReference w:id="9"/>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w:t>
      </w:r>
      <w:r w:rsidR="00D357A8">
        <w:rPr>
          <w:rFonts w:ascii="Book Antiqua" w:hAnsi="Book Antiqua" w:cs="Times New Roman"/>
          <w:sz w:val="24"/>
          <w:szCs w:val="24"/>
        </w:rPr>
        <w:t>I</w:t>
      </w:r>
      <w:r w:rsidRPr="009A3A34">
        <w:rPr>
          <w:rFonts w:ascii="Book Antiqua" w:hAnsi="Book Antiqua" w:cs="Times New Roman"/>
          <w:sz w:val="24"/>
          <w:szCs w:val="24"/>
        </w:rPr>
        <w:t xml:space="preserve">s for quasi variance, instead producing a singular quasi-variance statistic. Whilst not ideal, the production of quasi-variance statistics does provide a utility in interpretation of NS-SEC within the given model. </w:t>
      </w:r>
      <w:bookmarkStart w:id="31" w:name="_Hlk133861904"/>
    </w:p>
    <w:p w14:paraId="0983181A" w14:textId="39E97425"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a 8 per cent increased probability for an individual to be in employment over school if they lived in a household where their </w:t>
      </w:r>
      <w:r w:rsidRPr="009A3A34">
        <w:rPr>
          <w:rFonts w:ascii="Book Antiqua" w:hAnsi="Book Antiqua" w:cs="Times New Roman"/>
          <w:sz w:val="24"/>
          <w:szCs w:val="24"/>
        </w:rPr>
        <w:lastRenderedPageBreak/>
        <w:t xml:space="preserve">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w:t>
      </w:r>
      <w:proofErr w:type="spellStart"/>
      <w:r w:rsidRPr="009A3A34">
        <w:rPr>
          <w:rFonts w:ascii="Book Antiqua" w:hAnsi="Book Antiqua" w:cs="Times New Roman"/>
          <w:sz w:val="24"/>
          <w:szCs w:val="24"/>
        </w:rPr>
        <w:t>there</w:t>
      </w:r>
      <w:proofErr w:type="spellEnd"/>
      <w:r w:rsidRPr="009A3A34">
        <w:rPr>
          <w:rFonts w:ascii="Book Antiqua" w:hAnsi="Book Antiqua" w:cs="Times New Roman"/>
          <w:sz w:val="24"/>
          <w:szCs w:val="24"/>
        </w:rPr>
        <w:t xml:space="preserv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652FAE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Using average marginal effects there is a 3 per cent increased probability for an individual to be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 individual is a man. </w:t>
      </w:r>
      <w:r w:rsidR="00D97F6E" w:rsidRPr="009A3A34">
        <w:rPr>
          <w:rFonts w:ascii="Book Antiqua" w:hAnsi="Book Antiqua" w:cs="Times New Roman"/>
          <w:sz w:val="24"/>
          <w:szCs w:val="24"/>
        </w:rPr>
        <w:t xml:space="preserve">Sex is the single strongest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w:t>
      </w:r>
      <w:r w:rsidRPr="009A3A34">
        <w:rPr>
          <w:rFonts w:ascii="Book Antiqua" w:hAnsi="Book Antiqua" w:cs="Times New Roman"/>
          <w:sz w:val="24"/>
          <w:szCs w:val="24"/>
        </w:rPr>
        <w:lastRenderedPageBreak/>
        <w:t xml:space="preserve">resided 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have an average marginal predicted probability of being more likely to be in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1"/>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2" w:name="_Toc14724278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2"/>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6A0C55" w:rsidRPr="009A3A34" w14:paraId="0963224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A3A34" w:rsidRDefault="00B947F6" w:rsidP="00E1481F">
            <w:pPr>
              <w:rPr>
                <w:rFonts w:ascii="Book Antiqua" w:hAnsi="Book Antiqua" w:cs="Times New Roman"/>
                <w:color w:val="auto"/>
                <w:sz w:val="24"/>
                <w:szCs w:val="24"/>
              </w:rPr>
            </w:pPr>
            <w:bookmarkStart w:id="33" w:name="_Hlk133662765"/>
            <w:bookmarkStart w:id="34" w:name="_Hlk133842776"/>
          </w:p>
        </w:tc>
        <w:tc>
          <w:tcPr>
            <w:tcW w:w="830" w:type="pct"/>
            <w:gridSpan w:val="3"/>
          </w:tcPr>
          <w:p w14:paraId="56C0C44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157" w:type="pct"/>
            <w:gridSpan w:val="2"/>
          </w:tcPr>
          <w:p w14:paraId="3C359D4C"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018" w:type="pct"/>
            <w:gridSpan w:val="2"/>
          </w:tcPr>
          <w:p w14:paraId="6FE04279"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Quasi-variance</w:t>
            </w:r>
          </w:p>
        </w:tc>
      </w:tr>
      <w:tr w:rsidR="006A0C55" w:rsidRPr="009A3A34" w14:paraId="196517C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92" w:type="pct"/>
          </w:tcPr>
          <w:p w14:paraId="0297B8F9"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02" w:type="pct"/>
          </w:tcPr>
          <w:p w14:paraId="119FEAE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36" w:type="pct"/>
          </w:tcPr>
          <w:p w14:paraId="3F0417A2"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645" w:type="pct"/>
          </w:tcPr>
          <w:p w14:paraId="1B0B7FAA"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512" w:type="pct"/>
          </w:tcPr>
          <w:p w14:paraId="232D601F"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p>
        </w:tc>
        <w:tc>
          <w:tcPr>
            <w:tcW w:w="510" w:type="pct"/>
          </w:tcPr>
          <w:p w14:paraId="1ECD440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p>
        </w:tc>
        <w:tc>
          <w:tcPr>
            <w:tcW w:w="508" w:type="pct"/>
          </w:tcPr>
          <w:p w14:paraId="43B888C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QV</w:t>
            </w:r>
          </w:p>
        </w:tc>
      </w:tr>
      <w:tr w:rsidR="006A0C55" w:rsidRPr="009A3A34" w14:paraId="2B4F377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92" w:type="pct"/>
          </w:tcPr>
          <w:p w14:paraId="6EB2B4B7" w14:textId="45E30BF2"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8CBBED9" w14:textId="4C27F84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B657A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F0A072C" w14:textId="5DBA38F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EC1E0A6" w14:textId="6FD872D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ED42CF3" w14:textId="0F52A033"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CCD4EA7" w14:textId="588C096E"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33"/>
      <w:tr w:rsidR="006A0C55" w:rsidRPr="009A3A34" w14:paraId="5CBA944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20D5B386"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154EEC7"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72590CA0"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464923"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70BD05"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C106BF1"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D09D198"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1B0DCD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7A48976" w14:textId="32667ED7"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E3A33A1" w14:textId="76EBD8E6"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49DB976E" w14:textId="50ECD53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84D3F3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67DE151" w14:textId="28BD2502"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639A1D6" w14:textId="7B4178C4"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C027E8A" w14:textId="19C2FC8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6BD27E9" w14:textId="685D99B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23F01F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6764D550"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1962275" w14:textId="43C2CA5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02" w:type="pct"/>
          </w:tcPr>
          <w:p w14:paraId="57B4C688" w14:textId="518C020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4D313C0D" w14:textId="7443284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4D9A718" w14:textId="3DC4EDBC"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512" w:type="pct"/>
          </w:tcPr>
          <w:p w14:paraId="5CEC44E5" w14:textId="1278B491"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F1BE4B9"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C227DC0"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61FEB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061E603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65D8C8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5DE4BE27"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5FD754"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6D4805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14C66B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0E5866"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956D51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303F89B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92" w:type="pct"/>
          </w:tcPr>
          <w:p w14:paraId="4BF4F774" w14:textId="014CD41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FC5F629" w14:textId="7B70F87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8812E47"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ED93A26" w14:textId="37F8574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E98B445" w14:textId="4D391BC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348AD8F" w14:textId="22EB8B18"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6370F67" w14:textId="4143DD7A"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4C6D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33876D8" w14:textId="1AAF5E9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92" w:type="pct"/>
          </w:tcPr>
          <w:p w14:paraId="18340082" w14:textId="5E4EAD9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02" w:type="pct"/>
          </w:tcPr>
          <w:p w14:paraId="1E042C02" w14:textId="07DE2C5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36" w:type="pct"/>
          </w:tcPr>
          <w:p w14:paraId="211905B8" w14:textId="5A65E51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7FD3823" w14:textId="3A0B6D03"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285F7DD1" w14:textId="6CCA6331"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26A925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D7DF90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4DD42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4E27668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8964BB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8E4C963"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0E9D21"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7AEBD5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5A3E32C"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B4EB39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D4CE8B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42C884C" w14:textId="6D8DBC18"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92" w:type="pct"/>
          </w:tcPr>
          <w:p w14:paraId="2B75A2D4" w14:textId="462517B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AF462F9" w14:textId="180CC58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C85E0FE"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71557BF" w14:textId="3D03201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8D434BF" w14:textId="3BF2EDD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FF84E9D" w14:textId="719B48FD"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3ECC4F6" w14:textId="6D4C03B9"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49A37E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507A9EE6"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92" w:type="pct"/>
          </w:tcPr>
          <w:p w14:paraId="6F56B418" w14:textId="5CA9C961"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02" w:type="pct"/>
          </w:tcPr>
          <w:p w14:paraId="6C47E4F1" w14:textId="49B0E732"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1D26E4DE" w14:textId="7605414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826E11A" w14:textId="2BE90CBF"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06969517" w14:textId="4E84F476"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E24388"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845B0BD"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8952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260AD15C"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80E745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90FC40"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29FF4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C32894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9C93DC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8533AEF"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2FA4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FC484B" w14:textId="0136160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326E4EAC" w14:textId="29F54C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4CCCE5C4" w14:textId="236C5E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6B975C67" w14:textId="05872E3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C0D135" w14:textId="3D7F72D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12" w:type="pct"/>
          </w:tcPr>
          <w:p w14:paraId="0826A66A" w14:textId="3CB1A7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DCAE0E9" w14:textId="4240023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08" w:type="pct"/>
          </w:tcPr>
          <w:p w14:paraId="7B233185" w14:textId="6CF159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3574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EBBB736" w14:textId="6E827C58"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5270554D" w14:textId="6F23AA7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02" w:type="pct"/>
          </w:tcPr>
          <w:p w14:paraId="3A855E23" w14:textId="7E707C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29794586" w14:textId="1C8E07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6CF33B" w14:textId="632948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12" w:type="pct"/>
          </w:tcPr>
          <w:p w14:paraId="6ABBF832" w14:textId="1326C2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82D873B" w14:textId="7D98E7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15A9BFF2" w14:textId="6713CF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315BFED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CD527B" w14:textId="72871E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4E1F2E6" w14:textId="0135AF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02" w:type="pct"/>
          </w:tcPr>
          <w:p w14:paraId="1B3066EE" w14:textId="5B886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2AE9783A" w14:textId="61B5F7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9B612A6" w14:textId="3C9B90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12" w:type="pct"/>
          </w:tcPr>
          <w:p w14:paraId="38F65261" w14:textId="7960DB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CC3388A" w14:textId="1B4640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5CF627" w14:textId="7BEBE1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18B6CF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4CAC04" w14:textId="33F07802"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656FDF7B" w14:textId="07D045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02" w:type="pct"/>
          </w:tcPr>
          <w:p w14:paraId="0FDD5D35" w14:textId="6A509D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3A4D86D5" w14:textId="3F104C8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B3A6548" w14:textId="71C53A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1A4C5513" w14:textId="366E49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7D686C2D" w14:textId="7B4C55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2A0AF5FB" w14:textId="44E7785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DF863C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DEE2FE" w14:textId="3A2D3B4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6DB6FFC4" w14:textId="355E80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02" w:type="pct"/>
          </w:tcPr>
          <w:p w14:paraId="207EF12D" w14:textId="4C274D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0F6FF46" w14:textId="3DEE00E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EABF58C" w14:textId="7CC01D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512" w:type="pct"/>
          </w:tcPr>
          <w:p w14:paraId="05F7E2E4" w14:textId="1D39068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11C7EEF1" w14:textId="0391DD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E264A2D" w14:textId="40B3D9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15747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D18DBC8" w14:textId="7D1B9E70"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5DB43F40" w14:textId="22F326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02" w:type="pct"/>
          </w:tcPr>
          <w:p w14:paraId="66EB71E9" w14:textId="4DD249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717DD48E" w14:textId="1137486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3502E6C" w14:textId="3B3489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512" w:type="pct"/>
          </w:tcPr>
          <w:p w14:paraId="361188D4" w14:textId="1C32E3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BAEB35" w14:textId="415C6D4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2DE37F4" w14:textId="307A39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270D2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6D8FDB" w14:textId="60D7B4A4"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3347FD3" w14:textId="00CB66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02" w:type="pct"/>
          </w:tcPr>
          <w:p w14:paraId="2018B57E" w14:textId="586EDA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6EF77591" w14:textId="1DA5F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66630DE" w14:textId="5E9DE9B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396D6B6C" w14:textId="2113B7F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BEDF9C" w14:textId="29D008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7695212F" w14:textId="7F2C09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DA5EDA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4C2B241" w14:textId="203FACB4" w:rsidR="006655B4" w:rsidRPr="009A3A34" w:rsidRDefault="006655B4" w:rsidP="006655B4">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1C3D49D9" w14:textId="3B8CB1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646C253" w14:textId="1F7541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399E8B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28139A7" w14:textId="705A8E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28D839A" w14:textId="5D25BA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9FE6CD0" w14:textId="05AFA1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00A10E15" w14:textId="614305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3372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37705A84" w14:textId="38A00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02" w:type="pct"/>
          </w:tcPr>
          <w:p w14:paraId="6C4D3A2A" w14:textId="0B77AD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36" w:type="pct"/>
          </w:tcPr>
          <w:p w14:paraId="69BD50A5" w14:textId="5CF251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ECBBFA8" w14:textId="3F520C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9845139" w14:textId="49C91B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42CAC3C" w14:textId="4338A1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0D839F0" w14:textId="6E94E4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6F8E9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6655B4" w:rsidRPr="009A3A34" w:rsidRDefault="006655B4" w:rsidP="006655B4">
            <w:pPr>
              <w:rPr>
                <w:rFonts w:ascii="Book Antiqua" w:hAnsi="Book Antiqua" w:cs="Times New Roman"/>
                <w:color w:val="auto"/>
                <w:sz w:val="24"/>
                <w:szCs w:val="24"/>
              </w:rPr>
            </w:pPr>
          </w:p>
        </w:tc>
        <w:tc>
          <w:tcPr>
            <w:tcW w:w="292" w:type="pct"/>
          </w:tcPr>
          <w:p w14:paraId="5957A3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22661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57537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CD058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FE143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FD64E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8593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6B9C55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4FB69348"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t>Non-Traditional</w:t>
            </w:r>
            <w:r w:rsidR="006655B4" w:rsidRPr="009A3A34">
              <w:rPr>
                <w:rFonts w:ascii="Book Antiqua" w:hAnsi="Book Antiqua" w:cs="Times New Roman"/>
                <w:color w:val="auto"/>
                <w:sz w:val="24"/>
                <w:szCs w:val="24"/>
              </w:rPr>
              <w:t xml:space="preserve"> Education</w:t>
            </w:r>
          </w:p>
        </w:tc>
        <w:tc>
          <w:tcPr>
            <w:tcW w:w="292" w:type="pct"/>
          </w:tcPr>
          <w:p w14:paraId="68347E9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E8BA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5025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CBE2E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6FC64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A986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90452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35C2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75ABF60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10B50E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A2C65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44BEF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03C62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78D0B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8FAC3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F4E595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031527BA"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92" w:type="pct"/>
          </w:tcPr>
          <w:p w14:paraId="22E54E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1FD76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3AC3F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20DA5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0973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469DB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C11BB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83CC28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C66E65" w14:textId="2018EEA4"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Five or More O’levels</w:t>
            </w:r>
          </w:p>
        </w:tc>
        <w:tc>
          <w:tcPr>
            <w:tcW w:w="292" w:type="pct"/>
          </w:tcPr>
          <w:p w14:paraId="2685E1F9" w14:textId="58D74A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02" w:type="pct"/>
          </w:tcPr>
          <w:p w14:paraId="793AD9A8" w14:textId="6F615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61BCF7D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297BFB7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6A1B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5A19A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3B455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834751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2A9EFC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037065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9FAE5C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94D3F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38943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3E0FC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47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3E8DB3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F7CC254" w14:textId="2FB4198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2" w:type="pct"/>
          </w:tcPr>
          <w:p w14:paraId="7037FB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EBB99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DEBC0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8363FC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3978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BE20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8A598E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2C4B26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4F9755E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2" w:type="pct"/>
          </w:tcPr>
          <w:p w14:paraId="60A1132C" w14:textId="71CC4B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02" w:type="pct"/>
          </w:tcPr>
          <w:p w14:paraId="1E6974D9" w14:textId="28F805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EB477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C6AC4A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512" w:type="pct"/>
          </w:tcPr>
          <w:p w14:paraId="2706FB8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1ED5C1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9F3A31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6281EF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0492104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2863B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29E8A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46C9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1AA39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6555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C9F4B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2410C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2EC3A12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2" w:type="pct"/>
          </w:tcPr>
          <w:p w14:paraId="4C87BD9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E81F13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A0FF29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0DA97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1CFB5A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1C2B62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5D39D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92C6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484C0F4" w14:textId="1E44239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2" w:type="pct"/>
          </w:tcPr>
          <w:p w14:paraId="73EB10B4" w14:textId="0A3C05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02" w:type="pct"/>
          </w:tcPr>
          <w:p w14:paraId="1BECAE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36" w:type="pct"/>
          </w:tcPr>
          <w:p w14:paraId="61FC6C35" w14:textId="3BBC27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D021FE" w14:textId="38833F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6AB4E6F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90D55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F949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ADFA10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6278B1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B2CA9C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B79B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82BCA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F3CCE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E07EA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0C46EE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07E719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30A4B0" w14:textId="49C3B9C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752AE168" w14:textId="3D1A8A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02" w:type="pct"/>
          </w:tcPr>
          <w:p w14:paraId="09163B16" w14:textId="3E43E2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34E5687A" w14:textId="4D44F29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FE5CD9C" w14:textId="229841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E0DC9D8" w14:textId="6B4A3B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420513B9" w14:textId="43E68BF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57D279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shd w:val="clear" w:color="auto" w:fill="F7F7F7"/>
              </w:rPr>
              <w:t>0.01</w:t>
            </w:r>
          </w:p>
        </w:tc>
      </w:tr>
      <w:tr w:rsidR="006A0C55" w:rsidRPr="009A3A34" w14:paraId="17353E7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D8459B" w14:textId="531C0F0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7CF33B66" w14:textId="4CAA76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02" w:type="pct"/>
          </w:tcPr>
          <w:p w14:paraId="1A3AAE12" w14:textId="3DE8C1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58349F4F" w14:textId="308A74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5D0916F" w14:textId="3ED585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D683334" w14:textId="4D6D0F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018130AE" w14:textId="02864C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54352E12" w14:textId="376377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1B7DA4B2"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0AAE719" w14:textId="488F63E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677091EE" w14:textId="525F27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02" w:type="pct"/>
          </w:tcPr>
          <w:p w14:paraId="649B4E5F" w14:textId="134E32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351A7678" w14:textId="05786B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33F98E8" w14:textId="2E1D06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49D9E8C7" w14:textId="6153BD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7C3F4BB" w14:textId="248EC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08" w:type="pct"/>
          </w:tcPr>
          <w:p w14:paraId="43908CFD" w14:textId="609C4A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r>
      <w:tr w:rsidR="006A0C55" w:rsidRPr="009A3A34" w14:paraId="5D3A0CC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2411E3" w14:textId="1DED8EF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8CF0769" w14:textId="4FF07D0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095C07BD" w14:textId="2E3FF3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2AA180CE" w14:textId="4D1F4F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0D71995" w14:textId="373463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6FD2C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951D14" w14:textId="533A6B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897AD5" w14:textId="7BD5A6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73F56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70A02FF" w14:textId="4A98D12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7621A10A" w14:textId="1ABA92B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02" w:type="pct"/>
          </w:tcPr>
          <w:p w14:paraId="032BE383" w14:textId="0BBE1FB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36" w:type="pct"/>
          </w:tcPr>
          <w:p w14:paraId="45C3DB33" w14:textId="17D48BA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BD1FBB" w14:textId="16F519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4376F8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61A4130" w14:textId="50DFFA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7843AC8B" w14:textId="3FD18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A5EBC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3D6AB77" w14:textId="37A4DA0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4D7CB86A" w14:textId="0D4F3B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02" w:type="pct"/>
          </w:tcPr>
          <w:p w14:paraId="44BB9F96" w14:textId="2BC10A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6CE6189A" w14:textId="32AA8B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24AC75A" w14:textId="5FC58F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19CEA7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094B94" w14:textId="2330D0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07A54542" w14:textId="03EE4B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8DE1F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F6AF98A" w14:textId="084614F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5F410FA" w14:textId="2C531E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02" w:type="pct"/>
          </w:tcPr>
          <w:p w14:paraId="0F3C2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12617230" w14:textId="30131F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F665A9A" w14:textId="76CECC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54AEA4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AE9CB8B" w14:textId="76DD49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063275CE" w14:textId="12E8D7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6F5B55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7AF3B8" w14:textId="73B63A1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62E4A78B" w14:textId="05831A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8FC6732" w14:textId="118C634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60FD1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F7B53F" w14:textId="51CA92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4F0FFA9" w14:textId="636B0E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8CE511" w14:textId="6F49E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143C7B85" w14:textId="710EC3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6013C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1AA124D9" w14:textId="61484F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02" w:type="pct"/>
          </w:tcPr>
          <w:p w14:paraId="330F6376" w14:textId="173231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70677C68" w14:textId="3C403C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D1C9A1E" w14:textId="3EB6E39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D513FF2" w14:textId="094673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10F18F5" w14:textId="6ECB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B3D3404" w14:textId="11A890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9D9882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6655B4" w:rsidRPr="009A3A34" w:rsidRDefault="006655B4" w:rsidP="006655B4">
            <w:pPr>
              <w:rPr>
                <w:rFonts w:ascii="Book Antiqua" w:hAnsi="Book Antiqua" w:cs="Times New Roman"/>
                <w:color w:val="auto"/>
                <w:sz w:val="24"/>
                <w:szCs w:val="24"/>
              </w:rPr>
            </w:pPr>
          </w:p>
        </w:tc>
        <w:tc>
          <w:tcPr>
            <w:tcW w:w="292" w:type="pct"/>
          </w:tcPr>
          <w:p w14:paraId="04714F7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0A01CE7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25A5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FADFA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06C06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B425F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C55924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38D2BC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92" w:type="pct"/>
          </w:tcPr>
          <w:p w14:paraId="7A934A1E" w14:textId="0C4939E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8F56D5" w14:textId="703FED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90325F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8D51115" w14:textId="5F88FEE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0FD38FB" w14:textId="25A770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D7FD3AA" w14:textId="238593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BE822D6" w14:textId="566A3D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761E6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6655B4" w:rsidRPr="009A3A34" w:rsidRDefault="006655B4" w:rsidP="006655B4">
            <w:pPr>
              <w:rPr>
                <w:rFonts w:ascii="Book Antiqua" w:hAnsi="Book Antiqua" w:cs="Times New Roman"/>
                <w:color w:val="auto"/>
                <w:sz w:val="24"/>
                <w:szCs w:val="24"/>
              </w:rPr>
            </w:pPr>
          </w:p>
        </w:tc>
        <w:tc>
          <w:tcPr>
            <w:tcW w:w="292" w:type="pct"/>
          </w:tcPr>
          <w:p w14:paraId="3276D01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31B0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FDFECF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9280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B5F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AEC96C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162482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E22FCBE"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92" w:type="pct"/>
          </w:tcPr>
          <w:p w14:paraId="14DB74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4206A8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48AA0B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5435E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48751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63E30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AD590D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2B32C3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2F3AF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9B3783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518BB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0E265C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86670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CEE6B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1AB464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CE506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B321F3" w14:textId="6CB36659"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92" w:type="pct"/>
          </w:tcPr>
          <w:p w14:paraId="392A52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7A8EF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7061FE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10323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08180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33853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2F7AD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5CA46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3D66DE25"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92" w:type="pct"/>
          </w:tcPr>
          <w:p w14:paraId="0B461D9D" w14:textId="08164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02" w:type="pct"/>
          </w:tcPr>
          <w:p w14:paraId="1BEACD67" w14:textId="52D59D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19D6B931" w14:textId="1F7EDC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D8B5F4C" w14:textId="17F65EB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46D3BFE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476AE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80BA8E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EF452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7717BF1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50C026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8C4B9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E0E4B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582D1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A3945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C7FB27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15305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2E7D7EC"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2" w:type="pct"/>
          </w:tcPr>
          <w:p w14:paraId="5CDA23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79037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2BC281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5B28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F3B81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8EB7A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CCA75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9506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ECDD9C" w14:textId="753C366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92" w:type="pct"/>
          </w:tcPr>
          <w:p w14:paraId="02FE9F9D" w14:textId="688A25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02" w:type="pct"/>
          </w:tcPr>
          <w:p w14:paraId="7D3DF9E9" w14:textId="2AB6AC1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DA962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6338C0D" w14:textId="1857FD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12" w:type="pct"/>
          </w:tcPr>
          <w:p w14:paraId="3290D5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95F004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C99CE3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3D1D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5F91A8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2083B8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0E116B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632495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358C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6AD6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CAD23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004F74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96FAF6" w14:textId="563F78D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92" w:type="pct"/>
          </w:tcPr>
          <w:p w14:paraId="43266E6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465763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37553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162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8317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CD056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F95C7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C86E1A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667B2A65"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Don't Own Home</w:t>
            </w:r>
          </w:p>
        </w:tc>
        <w:tc>
          <w:tcPr>
            <w:tcW w:w="292" w:type="pct"/>
          </w:tcPr>
          <w:p w14:paraId="4E139919" w14:textId="143DCE5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60E53C28" w14:textId="54CAB7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5541AF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403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22AF07B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FC8987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D8E70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71F63D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5CEA53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8FA3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57913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F47EA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EAADB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BC018B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3816C2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ED8A3C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6934D15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16FB8C76" w14:textId="1E3C63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02" w:type="pct"/>
          </w:tcPr>
          <w:p w14:paraId="4B4840BE" w14:textId="4CB765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2DE88381" w14:textId="5A6431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C09B478" w14:textId="2C2B53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2B5D39CF" w14:textId="668E0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327F885A" w14:textId="17E3247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619EA9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9AB897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8101029" w14:textId="5447083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1B48F34D" w14:textId="4912FC4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02" w:type="pct"/>
          </w:tcPr>
          <w:p w14:paraId="58AA94EE" w14:textId="2BF9A54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23206500" w14:textId="6F4321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CF721D" w14:textId="176287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D59967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0EDCAC3" w14:textId="16C1D7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508" w:type="pct"/>
          </w:tcPr>
          <w:p w14:paraId="1D8886E4" w14:textId="1B8499C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r>
      <w:tr w:rsidR="006A0C55" w:rsidRPr="009A3A34" w14:paraId="7036529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25D3652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9D99445" w14:textId="625CE7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02" w:type="pct"/>
          </w:tcPr>
          <w:p w14:paraId="2B1A016C" w14:textId="35B8B0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1FB544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811F284" w14:textId="500CE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339169C7" w14:textId="2636B8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C93B721" w14:textId="5D93BD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79E563E5" w14:textId="775F24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3F8998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F0B0AD9" w14:textId="4BBFB4C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15AC1641" w14:textId="16C126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05DE72FD" w14:textId="350AEC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36" w:type="pct"/>
          </w:tcPr>
          <w:p w14:paraId="41EE104D" w14:textId="5DD268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4F4433F" w14:textId="011B02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9C4A99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8AB00A9" w14:textId="729F292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334548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E76C1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26DA22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2787B761" w14:textId="4AE0AC4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02" w:type="pct"/>
          </w:tcPr>
          <w:p w14:paraId="1C92C3B4" w14:textId="70A1405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456AA4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341511" w14:textId="4ACBCC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18EA9F" w14:textId="5E0D31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AED8724" w14:textId="6EA76A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25663E74" w14:textId="1D7285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F66011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F6CC1E" w14:textId="02FDA70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7301562A" w14:textId="0A8E80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02" w:type="pct"/>
          </w:tcPr>
          <w:p w14:paraId="15537D1A" w14:textId="0E5E98C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3EF2FB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95184F" w14:textId="6C7636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D23D3C" w14:textId="337C5A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083D28E" w14:textId="72A4126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C316E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9A199A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1F41915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49D504D7" w14:textId="23996DE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02" w:type="pct"/>
          </w:tcPr>
          <w:p w14:paraId="0C278473" w14:textId="0B1DA0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6310E92C" w14:textId="0A95ED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ACE1C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017A545" w14:textId="60083A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2C33E3" w14:textId="6E6143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8CF73FD" w14:textId="627A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DE23BE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F54E531" w14:textId="48D694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46E94D83" w14:textId="4B1641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4F63B7" w14:textId="2FC9A2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3B16E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8E7EFB2" w14:textId="656822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E37468" w14:textId="67094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4F56D1B" w14:textId="7354D2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16678EE9" w14:textId="11DBC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9A277F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6E7BC8B6" w14:textId="3FCACD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02" w:type="pct"/>
          </w:tcPr>
          <w:p w14:paraId="1DCFD12D" w14:textId="60603FB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89863EB" w14:textId="2D0B98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93E0D88" w14:textId="319AF3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C99E81B" w14:textId="2071CF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76A3B83" w14:textId="492A0D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179D30E" w14:textId="6D61E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A44BB4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6655B4" w:rsidRPr="009A3A34" w:rsidRDefault="006655B4" w:rsidP="006655B4">
            <w:pPr>
              <w:rPr>
                <w:rFonts w:ascii="Book Antiqua" w:hAnsi="Book Antiqua" w:cs="Times New Roman"/>
                <w:i/>
                <w:iCs/>
                <w:color w:val="auto"/>
                <w:sz w:val="24"/>
                <w:szCs w:val="24"/>
              </w:rPr>
            </w:pPr>
          </w:p>
        </w:tc>
        <w:tc>
          <w:tcPr>
            <w:tcW w:w="292" w:type="pct"/>
          </w:tcPr>
          <w:p w14:paraId="785D0B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A0459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39A8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9AC0B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84E51E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FA7EF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896BF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1F41F5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92" w:type="pct"/>
          </w:tcPr>
          <w:p w14:paraId="4ADDE99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E5846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B82C55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2D99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14886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65E5E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D599D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152B2B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9DBD93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29E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05D0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3299E3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EA6D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1E1AF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A10CB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9DBF8D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57528E9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92" w:type="pct"/>
          </w:tcPr>
          <w:p w14:paraId="127141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1DE535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7D412EA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A6E8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627B7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CC275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B14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47B990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6E59237" w14:textId="42B414A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92" w:type="pct"/>
          </w:tcPr>
          <w:p w14:paraId="20272079" w14:textId="2C8DB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02" w:type="pct"/>
          </w:tcPr>
          <w:p w14:paraId="1815894B" w14:textId="3311A0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0D40B2BA" w14:textId="0CCE2D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615510E" w14:textId="5F3E0E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7AD3447F" w14:textId="536987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5F7C8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DC472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5DE2FB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2B6027A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2DE3D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2F7F4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D7E867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F98D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5B259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62BB57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453E59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7DA2965" w14:textId="7EAAE45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92" w:type="pct"/>
          </w:tcPr>
          <w:p w14:paraId="6772E9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E6DE2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89C0D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5B678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433A5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C51CE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95F9E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71A67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B04FD7B"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2" w:type="pct"/>
          </w:tcPr>
          <w:p w14:paraId="17424587" w14:textId="139A2E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02" w:type="pct"/>
          </w:tcPr>
          <w:p w14:paraId="64720C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36" w:type="pct"/>
          </w:tcPr>
          <w:p w14:paraId="064D0D02" w14:textId="2C1CBCE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4F8AE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35363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12372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7D99D3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DB7DE2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674248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4EBD9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70172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D8FD0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141D0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4DC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C9150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9ED4F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270F035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2" w:type="pct"/>
          </w:tcPr>
          <w:p w14:paraId="0671BF2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4BE6A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7F626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9309AF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8B545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6D4873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F7B77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32900F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5D120B" w14:textId="26ECD88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92" w:type="pct"/>
          </w:tcPr>
          <w:p w14:paraId="538A3C09" w14:textId="72476F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02" w:type="pct"/>
          </w:tcPr>
          <w:p w14:paraId="792E11D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776F4682" w14:textId="35F45F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2F0EE8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FFB69E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B1B0AA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77589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1DAAA8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12E2FF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980F1E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2CC02D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96554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D52C78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BD89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526A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25AB12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CCDBC1" w14:textId="07C2477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2A17455E" w14:textId="560E5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59CD0136" w14:textId="4AAC00C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36" w:type="pct"/>
          </w:tcPr>
          <w:p w14:paraId="28B45B32" w14:textId="081E14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A1B5A31" w14:textId="7A97B6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65FD926" w14:textId="3DA92E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1A6E5B" w14:textId="0CC574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4F087419" w14:textId="2F372F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1F32D2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4B2FB6" w14:textId="7AF9E8B8"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2B722D57" w14:textId="78D6CB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02" w:type="pct"/>
          </w:tcPr>
          <w:p w14:paraId="56421C60" w14:textId="50173F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36" w:type="pct"/>
          </w:tcPr>
          <w:p w14:paraId="41476A70" w14:textId="3160B6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BCB23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B1163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51173D7" w14:textId="042AC8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508" w:type="pct"/>
          </w:tcPr>
          <w:p w14:paraId="5995C6A9" w14:textId="71292F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8</w:t>
            </w:r>
          </w:p>
        </w:tc>
      </w:tr>
      <w:tr w:rsidR="006A0C55" w:rsidRPr="009A3A34" w14:paraId="48C6269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179F8F" w14:textId="225FCCA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2A5116DA" w14:textId="0E7D7F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02" w:type="pct"/>
          </w:tcPr>
          <w:p w14:paraId="03E6843D" w14:textId="7D9FF7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3D6BBFDF" w14:textId="5CCBEE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9ACB230" w14:textId="739B79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213CD606" w14:textId="230038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EB5DF3" w14:textId="7421AB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1</w:t>
            </w:r>
          </w:p>
        </w:tc>
        <w:tc>
          <w:tcPr>
            <w:tcW w:w="508" w:type="pct"/>
          </w:tcPr>
          <w:p w14:paraId="21800ED8" w14:textId="5947DD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w:t>
            </w:r>
          </w:p>
        </w:tc>
      </w:tr>
      <w:tr w:rsidR="006A0C55" w:rsidRPr="009A3A34" w14:paraId="666A35B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4C382E9" w14:textId="0FA5DB4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B8221DA" w14:textId="10A1C3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02" w:type="pct"/>
          </w:tcPr>
          <w:p w14:paraId="1A596FC1" w14:textId="22B31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36" w:type="pct"/>
          </w:tcPr>
          <w:p w14:paraId="7421047E" w14:textId="242571E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1B65D9F" w14:textId="7A1656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3C325C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30EB0E1" w14:textId="62494F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08" w:type="pct"/>
          </w:tcPr>
          <w:p w14:paraId="15A4980F" w14:textId="02493EF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r>
      <w:tr w:rsidR="006A0C55" w:rsidRPr="009A3A34" w14:paraId="340406D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39B8526" w14:textId="6821A14F"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504FCA36" w14:textId="389DA1C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02" w:type="pct"/>
          </w:tcPr>
          <w:p w14:paraId="200D576E" w14:textId="12FB12E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3ADFDA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38C760F1" w14:textId="25EB509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3DEDFA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361AC7" w14:textId="34E46E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7</w:t>
            </w:r>
          </w:p>
        </w:tc>
        <w:tc>
          <w:tcPr>
            <w:tcW w:w="508" w:type="pct"/>
          </w:tcPr>
          <w:p w14:paraId="3EADFE5D" w14:textId="03DFA38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r>
      <w:tr w:rsidR="006A0C55" w:rsidRPr="009A3A34" w14:paraId="2118D26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87EDEE" w14:textId="56B3C84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0EBF8C4B" w14:textId="60D1A0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6575E200" w14:textId="524CF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766C0226" w14:textId="4E9307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9B5814" w14:textId="70A14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6A8EBC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0F0AD67" w14:textId="5741C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1</w:t>
            </w:r>
          </w:p>
        </w:tc>
        <w:tc>
          <w:tcPr>
            <w:tcW w:w="508" w:type="pct"/>
          </w:tcPr>
          <w:p w14:paraId="2C38FB98" w14:textId="0215BF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9B76A8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4BC89D" w14:textId="215A4B35"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6</w:t>
            </w:r>
          </w:p>
        </w:tc>
        <w:tc>
          <w:tcPr>
            <w:tcW w:w="292" w:type="pct"/>
          </w:tcPr>
          <w:p w14:paraId="065C0A6A" w14:textId="1A6DD1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02" w:type="pct"/>
          </w:tcPr>
          <w:p w14:paraId="1408385C" w14:textId="0ED688D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36" w:type="pct"/>
          </w:tcPr>
          <w:p w14:paraId="1A66EF93" w14:textId="3EEEAF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A019F2F" w14:textId="62A602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2" w:type="pct"/>
          </w:tcPr>
          <w:p w14:paraId="2B44C48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8349C5B" w14:textId="4BCD14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9</w:t>
            </w:r>
          </w:p>
        </w:tc>
        <w:tc>
          <w:tcPr>
            <w:tcW w:w="508" w:type="pct"/>
          </w:tcPr>
          <w:p w14:paraId="655F07B4" w14:textId="4DB114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F728A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FD5DA9" w14:textId="50D9C7E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3DFEF76F" w14:textId="25B749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9672B65" w14:textId="0387AB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5F8CC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BFEE18" w14:textId="06D087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21DCF75" w14:textId="08E71F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AC92F3" w14:textId="4231AC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508" w:type="pct"/>
          </w:tcPr>
          <w:p w14:paraId="538E26C7" w14:textId="3D37876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1C1AD14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529194D4" w14:textId="6D7D532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02" w:type="pct"/>
          </w:tcPr>
          <w:p w14:paraId="36075BE3" w14:textId="6B664F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36" w:type="pct"/>
          </w:tcPr>
          <w:p w14:paraId="535CE942" w14:textId="4EF9D4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6D61F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5551F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D93E32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D7EFF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8C12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6655B4" w:rsidRPr="009A3A34" w:rsidRDefault="006655B4" w:rsidP="006655B4">
            <w:pPr>
              <w:rPr>
                <w:rFonts w:ascii="Book Antiqua" w:hAnsi="Book Antiqua" w:cs="Times New Roman"/>
                <w:color w:val="auto"/>
                <w:sz w:val="24"/>
                <w:szCs w:val="24"/>
              </w:rPr>
            </w:pPr>
          </w:p>
        </w:tc>
        <w:tc>
          <w:tcPr>
            <w:tcW w:w="292" w:type="pct"/>
          </w:tcPr>
          <w:p w14:paraId="2D7C3C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23B59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9E1621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67CE38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03062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3F50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6EF834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09EC0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3005" w:type="pct"/>
            <w:gridSpan w:val="7"/>
          </w:tcPr>
          <w:p w14:paraId="0A1D1DB9" w14:textId="186E25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A729F3" w:rsidRPr="009A3A34" w14:paraId="49E5B45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863AC55" w14:textId="60B20398" w:rsidR="00A729F3" w:rsidRPr="009A3A34" w:rsidRDefault="00A729F3" w:rsidP="006655B4">
            <w:pPr>
              <w:rPr>
                <w:rFonts w:ascii="Book Antiqua" w:hAnsi="Book Antiqua" w:cs="Times New Roman"/>
                <w:sz w:val="24"/>
                <w:szCs w:val="24"/>
              </w:rPr>
            </w:pPr>
            <w:r>
              <w:rPr>
                <w:rFonts w:ascii="Book Antiqua" w:hAnsi="Book Antiqua" w:cs="Times New Roman"/>
                <w:sz w:val="24"/>
                <w:szCs w:val="24"/>
              </w:rPr>
              <w:t>McFadden’s R2</w:t>
            </w:r>
          </w:p>
        </w:tc>
        <w:tc>
          <w:tcPr>
            <w:tcW w:w="3005" w:type="pct"/>
            <w:gridSpan w:val="7"/>
          </w:tcPr>
          <w:p w14:paraId="42D6EA42" w14:textId="77777777" w:rsidR="00A729F3" w:rsidRPr="009A3A34" w:rsidRDefault="00A729F3"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6A0C55" w:rsidRPr="009A3A34" w14:paraId="2A1855D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3005" w:type="pct"/>
            <w:gridSpan w:val="7"/>
          </w:tcPr>
          <w:p w14:paraId="491E4A61" w14:textId="0329EB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r>
      <w:tr w:rsidR="006A0C55" w:rsidRPr="009A3A34" w14:paraId="60E0626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3005" w:type="pct"/>
            <w:gridSpan w:val="7"/>
          </w:tcPr>
          <w:p w14:paraId="396B3516" w14:textId="302D28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444F263B"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3005" w:type="pct"/>
            <w:gridSpan w:val="7"/>
          </w:tcPr>
          <w:p w14:paraId="0D139BDD" w14:textId="6D7C7B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r>
      <w:tr w:rsidR="006A0C55" w:rsidRPr="009A3A34" w14:paraId="12CD163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3005" w:type="pct"/>
            <w:gridSpan w:val="7"/>
          </w:tcPr>
          <w:p w14:paraId="15B66F00" w14:textId="69E7B6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r>
      <w:tr w:rsidR="006A0C55" w:rsidRPr="009A3A34" w14:paraId="24657691"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3005" w:type="pct"/>
            <w:gridSpan w:val="7"/>
          </w:tcPr>
          <w:p w14:paraId="235F91B4" w14:textId="29999D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r>
      <w:tr w:rsidR="006A0C55" w:rsidRPr="009A3A34" w14:paraId="039D354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1ABB6E4E" w14:textId="6D05CEBE"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77777777"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w:t>
            </w:r>
          </w:p>
        </w:tc>
      </w:tr>
      <w:bookmarkEnd w:id="34"/>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22AB9F6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ith the exception of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D357A8">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w:t>
      </w:r>
      <w:r w:rsidR="00D357A8">
        <w:rPr>
          <w:rFonts w:ascii="Book Antiqua" w:hAnsi="Book Antiqua" w:cs="Times New Roman"/>
          <w:sz w:val="24"/>
          <w:szCs w:val="24"/>
        </w:rPr>
        <w:lastRenderedPageBreak/>
        <w:t xml:space="preserve">apprenticeship scheme compared to all over NS-SEC categories.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worker occupations </w:t>
      </w:r>
      <w:r w:rsidR="0022471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Pr="009A3A34" w:rsidRDefault="00C4762D" w:rsidP="009A3A34">
      <w:pPr>
        <w:pStyle w:val="Caption"/>
        <w:keepNext/>
        <w:spacing w:line="480" w:lineRule="auto"/>
        <w:rPr>
          <w:rFonts w:ascii="Book Antiqua" w:hAnsi="Book Antiqua" w:cs="Times New Roman"/>
          <w:color w:val="auto"/>
          <w:sz w:val="24"/>
          <w:szCs w:val="24"/>
        </w:rPr>
      </w:pPr>
      <w:bookmarkStart w:id="35" w:name="_Toc147242793"/>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5"/>
    </w:p>
    <w:p w14:paraId="7F473BE9" w14:textId="1E466513" w:rsidR="00CE053C" w:rsidRPr="009A3A34" w:rsidRDefault="00AE22E5"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5775C05" w14:textId="7FB180E1"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and school (though comparatively the effect sizes are much smaller for school than for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w:t>
      </w:r>
      <w:r w:rsidR="00D866C8" w:rsidRPr="009A3A34">
        <w:rPr>
          <w:rFonts w:ascii="Book Antiqua" w:hAnsi="Book Antiqua" w:cs="Times New Roman"/>
          <w:b w:val="0"/>
          <w:bCs w:val="0"/>
          <w:color w:val="auto"/>
          <w:sz w:val="24"/>
          <w:szCs w:val="24"/>
        </w:rPr>
        <w:lastRenderedPageBreak/>
        <w:t xml:space="preserve">‘feminization’ of the labour market had only recently begun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Pr="009A3A34" w:rsidRDefault="00C4762D" w:rsidP="009A3A34">
      <w:pPr>
        <w:pStyle w:val="Caption"/>
        <w:keepNext/>
        <w:spacing w:line="480" w:lineRule="auto"/>
        <w:rPr>
          <w:rFonts w:ascii="Book Antiqua" w:hAnsi="Book Antiqua" w:cs="Times New Roman"/>
          <w:color w:val="auto"/>
          <w:sz w:val="24"/>
          <w:szCs w:val="24"/>
        </w:rPr>
      </w:pPr>
      <w:bookmarkStart w:id="36" w:name="_Toc147242794"/>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6"/>
    </w:p>
    <w:p w14:paraId="43D8D862" w14:textId="0C3B64D0" w:rsidR="00CE053C" w:rsidRPr="009A3A34" w:rsidRDefault="00AE22E5" w:rsidP="009A3A34">
      <w:pPr>
        <w:spacing w:line="480" w:lineRule="auto"/>
        <w:rPr>
          <w:rFonts w:ascii="Book Antiqua" w:hAnsi="Book Antiqua" w:cs="Times New Roman"/>
          <w:sz w:val="24"/>
          <w:szCs w:val="24"/>
          <w:lang w:val="en-US"/>
        </w:rPr>
      </w:pPr>
      <w:r w:rsidRPr="009A3A34">
        <w:rPr>
          <w:rFonts w:ascii="Book Antiqua" w:hAnsi="Book Antiqua" w:cs="Times New Roman"/>
          <w:noProof/>
          <w:sz w:val="24"/>
          <w:szCs w:val="24"/>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EE33CFC" w14:textId="0C76791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o enter school pathways and less likely to enter in employment pathways compared to their peers that received less </w:t>
      </w:r>
      <w:r w:rsidR="00D866C8" w:rsidRPr="009A3A34">
        <w:rPr>
          <w:rFonts w:ascii="Book Antiqua" w:hAnsi="Book Antiqua" w:cs="Times New Roman"/>
          <w:b w:val="0"/>
          <w:bCs w:val="0"/>
          <w:color w:val="auto"/>
          <w:sz w:val="24"/>
          <w:szCs w:val="24"/>
        </w:rPr>
        <w:lastRenderedPageBreak/>
        <w:t>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their academically successful peers to enter training &amp; apprenticeship and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3579AEC3" w14:textId="3AA1F5C6" w:rsidR="00C4762D" w:rsidRPr="009A3A34" w:rsidRDefault="00C4762D" w:rsidP="009A3A34">
      <w:pPr>
        <w:pStyle w:val="Caption"/>
        <w:keepNext/>
        <w:spacing w:line="480" w:lineRule="auto"/>
        <w:rPr>
          <w:rFonts w:ascii="Book Antiqua" w:hAnsi="Book Antiqua" w:cs="Times New Roman"/>
          <w:color w:val="auto"/>
          <w:sz w:val="24"/>
          <w:szCs w:val="24"/>
        </w:rPr>
      </w:pPr>
      <w:bookmarkStart w:id="37" w:name="_Toc147242795"/>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7"/>
    </w:p>
    <w:p w14:paraId="77254A5A" w14:textId="0100C9CE"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FD491D8" w14:textId="3EF124B2"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w:t>
      </w:r>
      <w:r w:rsidR="007A41FC" w:rsidRPr="009A3A34">
        <w:rPr>
          <w:rFonts w:ascii="Book Antiqua" w:hAnsi="Book Antiqua" w:cs="Times New Roman"/>
          <w:b w:val="0"/>
          <w:bCs w:val="0"/>
          <w:color w:val="auto"/>
          <w:sz w:val="24"/>
          <w:szCs w:val="24"/>
        </w:rPr>
        <w:lastRenderedPageBreak/>
        <w:t xml:space="preserve">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some form of education – either </w:t>
      </w:r>
      <w:r w:rsidR="00FD1F58">
        <w:rPr>
          <w:rFonts w:ascii="Book Antiqua" w:hAnsi="Book Antiqua" w:cs="Times New Roman"/>
          <w:b w:val="0"/>
          <w:bCs w:val="0"/>
          <w:color w:val="auto"/>
          <w:sz w:val="24"/>
          <w:szCs w:val="24"/>
        </w:rPr>
        <w:t>non-traditional</w:t>
      </w:r>
      <w:r w:rsidR="007A41FC" w:rsidRPr="009A3A34">
        <w:rPr>
          <w:rFonts w:ascii="Book Antiqua" w:hAnsi="Book Antiqua" w:cs="Times New Roman"/>
          <w:b w:val="0"/>
          <w:bCs w:val="0"/>
          <w:color w:val="auto"/>
          <w:sz w:val="24"/>
          <w:szCs w:val="24"/>
        </w:rPr>
        <w:t xml:space="preserve">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Pr="009A3A34" w:rsidRDefault="00C4762D" w:rsidP="009A3A34">
      <w:pPr>
        <w:pStyle w:val="Caption"/>
        <w:keepNext/>
        <w:spacing w:line="480" w:lineRule="auto"/>
        <w:rPr>
          <w:rFonts w:ascii="Book Antiqua" w:hAnsi="Book Antiqua" w:cs="Times New Roman"/>
          <w:color w:val="auto"/>
          <w:sz w:val="24"/>
          <w:szCs w:val="24"/>
        </w:rPr>
      </w:pPr>
      <w:bookmarkStart w:id="38" w:name="_Toc147242796"/>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8"/>
    </w:p>
    <w:p w14:paraId="3EC4D95E" w14:textId="1EC14CDC"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9690FCA" w14:textId="77777777" w:rsidR="00B947F6" w:rsidRPr="009A3A34" w:rsidRDefault="00B947F6" w:rsidP="009A3A34">
      <w:pPr>
        <w:pStyle w:val="Heading3"/>
        <w:spacing w:line="480" w:lineRule="auto"/>
        <w:rPr>
          <w:rFonts w:ascii="Book Antiqua" w:hAnsi="Book Antiqua" w:cs="Times New Roman"/>
          <w:b/>
          <w:bCs/>
          <w:color w:val="auto"/>
        </w:rPr>
      </w:pPr>
      <w:bookmarkStart w:id="39" w:name="_Toc147242813"/>
      <w:r w:rsidRPr="009A3A34">
        <w:rPr>
          <w:rFonts w:ascii="Book Antiqua" w:hAnsi="Book Antiqua" w:cs="Times New Roman"/>
          <w:b/>
          <w:bCs/>
          <w:color w:val="auto"/>
        </w:rPr>
        <w:t>Discussion and Conclusion</w:t>
      </w:r>
      <w:bookmarkEnd w:id="39"/>
    </w:p>
    <w:p w14:paraId="1DE82BAA" w14:textId="73286DE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w:t>
      </w:r>
      <w:r w:rsidR="00FD1F58">
        <w:rPr>
          <w:rFonts w:ascii="Book Antiqua" w:hAnsi="Book Antiqua" w:cs="Times New Roman"/>
          <w:sz w:val="24"/>
          <w:szCs w:val="24"/>
        </w:rPr>
        <w:t>non-traditional</w:t>
      </w:r>
      <w:r w:rsidR="001C1724" w:rsidRPr="009A3A34">
        <w:rPr>
          <w:rFonts w:ascii="Book Antiqua" w:hAnsi="Book Antiqua" w:cs="Times New Roman"/>
          <w:sz w:val="24"/>
          <w:szCs w:val="24"/>
        </w:rPr>
        <w:t xml:space="preserve"> education and training and apprenticeship programs in </w:t>
      </w:r>
      <w:r w:rsidR="001C1724" w:rsidRPr="009A3A34">
        <w:rPr>
          <w:rFonts w:ascii="Book Antiqua" w:hAnsi="Book Antiqua" w:cs="Times New Roman"/>
          <w:sz w:val="24"/>
          <w:szCs w:val="24"/>
        </w:rPr>
        <w:lastRenderedPageBreak/>
        <w:t xml:space="preserve">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structures do matter, but some structures matter more than others, and this influence changes depending on what type of economic activity is being discussed. </w:t>
      </w:r>
    </w:p>
    <w:p w14:paraId="389FC36F" w14:textId="055B7C9E"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With those in NS-SEC 1.1-2 having over a 10 per cent decreased likelihood of being 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w:t>
      </w:r>
      <w:r w:rsidRPr="009A3A34">
        <w:rPr>
          <w:rFonts w:ascii="Book Antiqua" w:hAnsi="Book Antiqua" w:cs="Times New Roman"/>
          <w:sz w:val="24"/>
          <w:szCs w:val="24"/>
        </w:rPr>
        <w:lastRenderedPageBreak/>
        <w:t>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535CE5AB"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is any housing </w:t>
      </w:r>
      <w:r w:rsidR="001C1724" w:rsidRPr="009A3A34">
        <w:rPr>
          <w:rFonts w:ascii="Book Antiqua" w:hAnsi="Book Antiqua" w:cs="Times New Roman"/>
          <w:sz w:val="24"/>
          <w:szCs w:val="24"/>
        </w:rPr>
        <w:lastRenderedPageBreak/>
        <w:t xml:space="preserve">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A3A34">
        <w:rPr>
          <w:rFonts w:ascii="Book Antiqua" w:hAnsi="Book Antiqua" w:cs="Times New Roman"/>
          <w:b/>
          <w:bCs/>
          <w:sz w:val="24"/>
          <w:szCs w:val="24"/>
        </w:rPr>
        <w:t>Sensitivity Analysis of Independent Variables</w:t>
      </w:r>
    </w:p>
    <w:p w14:paraId="433B1E27" w14:textId="7AC85E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0" w:name="_Toc147242814"/>
      <w:r w:rsidRPr="009A3A34">
        <w:rPr>
          <w:rFonts w:ascii="Book Antiqua" w:hAnsi="Book Antiqua" w:cs="Times New Roman"/>
          <w:b/>
          <w:bCs/>
          <w:color w:val="auto"/>
        </w:rPr>
        <w:t>Testing Measures of Parental Social Class</w:t>
      </w:r>
      <w:bookmarkEnd w:id="40"/>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lastRenderedPageBreak/>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w:t>
      </w:r>
      <w:r w:rsidRPr="009A3A34">
        <w:rPr>
          <w:rFonts w:ascii="Book Antiqua" w:hAnsi="Book Antiqua" w:cs="Times New Roman"/>
          <w:sz w:val="24"/>
          <w:szCs w:val="24"/>
        </w:rPr>
        <w:lastRenderedPageBreak/>
        <w:t xml:space="preserve">a general trend that as you go up the class schema there is a lower probability of being in employment over school compared to their reference category peers. </w:t>
      </w:r>
    </w:p>
    <w:p w14:paraId="6D7BA415" w14:textId="728EC48C"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those that occupy the very top of the RGSC class schema – NS-SEC presents an increased likelihood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 xml:space="preserve">The goodness-of-fit statistics are similar for all three models. Differences in R2 measures exist but the small nature of these differences indicate the amount of </w:t>
      </w:r>
      <w:r w:rsidRPr="009A3A34">
        <w:rPr>
          <w:rFonts w:ascii="Book Antiqua" w:hAnsi="Book Antiqua" w:cs="Times New Roman"/>
          <w:sz w:val="24"/>
          <w:szCs w:val="24"/>
        </w:rPr>
        <w:lastRenderedPageBreak/>
        <w:t>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1" w:name="_Toc14724278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1"/>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9A3A34" w:rsidRDefault="000E0250" w:rsidP="00E1481F">
            <w:pPr>
              <w:rPr>
                <w:rFonts w:ascii="Book Antiqua" w:hAnsi="Book Antiqua" w:cs="Times New Roman"/>
                <w:color w:val="auto"/>
                <w:sz w:val="24"/>
                <w:szCs w:val="24"/>
              </w:rPr>
            </w:pPr>
            <w:bookmarkStart w:id="42" w:name="_Hlk136963657"/>
            <w:bookmarkStart w:id="43" w:name="_Hlk147832535"/>
          </w:p>
        </w:tc>
        <w:tc>
          <w:tcPr>
            <w:tcW w:w="1336"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37"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64"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71"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14"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71"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14"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71"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41"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71"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7F69EA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7FF765D5"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6"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6"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71"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1D17C978"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64F85D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41"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30588312"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456C63B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6"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6"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1</w:t>
            </w:r>
          </w:p>
        </w:tc>
        <w:tc>
          <w:tcPr>
            <w:tcW w:w="271" w:type="pct"/>
          </w:tcPr>
          <w:p w14:paraId="02E140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A73B72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5335B3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445B952" w14:textId="34F21E0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5F7B64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EEF4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EB95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B17F391" w14:textId="21789A9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BF99050" w14:textId="15CBA4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15BBEA" w14:textId="76F8190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6" w:type="pct"/>
          </w:tcPr>
          <w:p w14:paraId="3589C8BC" w14:textId="26E6114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6A0C55" w:rsidRPr="009A3A34"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78ECA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3A3D52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FB414B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F35E8C7" w14:textId="35ED01D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4C10D8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E5486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3245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2FFD23" w14:textId="40691F5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2477A9EF" w14:textId="74794CA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2420210" w14:textId="6332309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0B1D7618" w14:textId="177F734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37465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E1EB2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E166C5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60816CF" w14:textId="5324348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769F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3DE636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CFB25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CEC52F" w14:textId="6C7EF40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35BBC0DA" w14:textId="66C9C8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32EE3A3" w14:textId="0F76B4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62228AD3" w14:textId="57FA4B4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1950923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4FCFEF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A7B98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CD9F79" w14:textId="05BA8BE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4F4074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9350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082BC0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0C7A7F9" w14:textId="6618A13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41" w:type="pct"/>
          </w:tcPr>
          <w:p w14:paraId="7D4F571C" w14:textId="79F18C1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E61311" w14:textId="382802B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1993FCD4" w14:textId="71FD31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9B7856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19E22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31D8C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A9699DA" w14:textId="6BBC632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A7B99A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270F44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A31E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2C30F55" w14:textId="4297647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71F0FB79" w14:textId="45D97B9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C25299" w14:textId="1968663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6" w:type="pct"/>
          </w:tcPr>
          <w:p w14:paraId="6FA7582F" w14:textId="5526ED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392C79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46964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EE28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32B642" w14:textId="3235A56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81CFE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3DF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7DE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4DE0D3" w14:textId="16D1FDE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62938B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1FDA56" w14:textId="5169A2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69BA10" w14:textId="5C9361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7851E6B7" w14:textId="28AA2F1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14" w:type="pct"/>
          </w:tcPr>
          <w:p w14:paraId="7E8A44E4" w14:textId="068CF7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0D035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981E0AE" w14:textId="35F244A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477D8B9F" w14:textId="7BDAAE8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0697A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B2742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662251C" w14:textId="1ABACBC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393BE6B9" w14:textId="551E516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26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44FD8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9A3A34" w:rsidRDefault="00891F1C" w:rsidP="00891F1C">
            <w:pPr>
              <w:rPr>
                <w:rFonts w:ascii="Book Antiqua" w:hAnsi="Book Antiqua" w:cs="Times New Roman"/>
                <w:color w:val="auto"/>
                <w:sz w:val="24"/>
                <w:szCs w:val="24"/>
              </w:rPr>
            </w:pPr>
          </w:p>
        </w:tc>
        <w:tc>
          <w:tcPr>
            <w:tcW w:w="271" w:type="pct"/>
          </w:tcPr>
          <w:p w14:paraId="6CBA0FF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CA787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15B8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C2D8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CFF6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05E64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41DB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A144C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DAD55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C793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7A82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2C056322" w:rsidR="00891F1C" w:rsidRPr="009A3A34" w:rsidRDefault="00FD1F58" w:rsidP="00891F1C">
            <w:pPr>
              <w:rPr>
                <w:rFonts w:ascii="Book Antiqua" w:hAnsi="Book Antiqua" w:cs="Times New Roman"/>
                <w:color w:val="auto"/>
                <w:sz w:val="24"/>
                <w:szCs w:val="24"/>
              </w:rPr>
            </w:pPr>
            <w:r>
              <w:rPr>
                <w:rFonts w:ascii="Book Antiqua" w:hAnsi="Book Antiqua" w:cs="Times New Roman"/>
                <w:color w:val="auto"/>
                <w:sz w:val="24"/>
                <w:szCs w:val="24"/>
              </w:rPr>
              <w:t>Non-Traditional</w:t>
            </w:r>
            <w:r w:rsidR="00891F1C" w:rsidRPr="009A3A34">
              <w:rPr>
                <w:rFonts w:ascii="Book Antiqua" w:hAnsi="Book Antiqua" w:cs="Times New Roman"/>
                <w:color w:val="auto"/>
                <w:sz w:val="24"/>
                <w:szCs w:val="24"/>
              </w:rPr>
              <w:t xml:space="preserve"> Education</w:t>
            </w:r>
          </w:p>
        </w:tc>
        <w:tc>
          <w:tcPr>
            <w:tcW w:w="271" w:type="pct"/>
          </w:tcPr>
          <w:p w14:paraId="3BCD09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5A958B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BDF03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94FD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5B463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6512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8580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AD8F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3BC9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B044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31420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4C39DD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3F03E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9E2F35" w14:textId="6C780D3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086625A" w14:textId="1D2CED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E94F8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4B3175" w14:textId="0808DC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A74A8C" w14:textId="0546CBE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0B5201" w14:textId="432F0A3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FC5A66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FBF69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B0E4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424D166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B63180" w14:textId="6CE0FE3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8DB7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7A7B44" w14:textId="0F72F5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CCA2D3E" w14:textId="1911CE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27BC5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30234F" w14:textId="1471EEA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EF3D33" w14:textId="71DE1AD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141C32E" w14:textId="72E3DF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5C4EE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73F8166" w14:textId="5C20FD8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742E94" w14:textId="78AA80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11052D4"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09FE12FF" w14:textId="57EE8B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6299EAA8" w14:textId="5B97E9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1498E71" w14:textId="476268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5CC20D9" w14:textId="119239E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6F983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761FFAB" w14:textId="70B7B8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18E7BF2" w14:textId="531D2CA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7D48E0D6" w14:textId="370B8F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782991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EE2A72" w14:textId="400611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D74E7BB" w14:textId="43E012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77145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7F291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7EC51A" w14:textId="7B7943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FC7D280" w14:textId="2E574C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5BD3F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E6171B" w14:textId="0DCAA2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D74FF5" w14:textId="5E3AB8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DDEDB88" w14:textId="6235D27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59C44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AAD8E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B09A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56A7F3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B34B3E" w14:textId="5783A2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80B38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49DDA1" w14:textId="483B5F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1913C57" w14:textId="466D70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856E30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E20068" w14:textId="21460F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EBD2C8" w14:textId="17C21B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4FD683" w14:textId="70233D1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8E78D8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617040" w14:textId="063C3C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866C12" w14:textId="4FF716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3D12B002"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568CC881" w14:textId="4E6D4F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5D35F703" w14:textId="0AFDED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44A543" w14:textId="31BD11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A5217F6" w14:textId="49D3E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2F8601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D2B60D" w14:textId="0C9C4C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76121C91" w14:textId="6330AE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71" w:type="pct"/>
          </w:tcPr>
          <w:p w14:paraId="42EE5EA4" w14:textId="7C020F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3060025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9053A6" w14:textId="551EFD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5FA89E45" w14:textId="20E987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6A0C55" w:rsidRPr="009A3A34"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3B8A9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98B0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E972B7" w14:textId="219B21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B9DD0D" w14:textId="3F6F4F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FD992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3AE346" w14:textId="6B7C6E7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B69E37" w14:textId="66AF3B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E4BCFE" w14:textId="2FDEE2F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E4A5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A17B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7820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6F918838"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06A4F489" w14:textId="6DA786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263F0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85B12B" w14:textId="4C9E70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F125AA0" w14:textId="3A20C50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A17BF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5235A1" w14:textId="5DA583C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420A558" w14:textId="31BD75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C2B3A2C" w14:textId="3CE04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FF07C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668792D" w14:textId="3A0639C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D4CBCC0" w14:textId="1BE484C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204895BF"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013B1D0" w14:textId="7E3D92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14" w:type="pct"/>
          </w:tcPr>
          <w:p w14:paraId="7C0EFEAC" w14:textId="277BA9B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43DFEA" w14:textId="517514C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4D003F" w14:textId="73CD99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05BA914" w14:textId="51BC8D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53B70F" w14:textId="4C5989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00E2F8A" w14:textId="220590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7726346" w14:textId="7373E4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41" w:type="pct"/>
          </w:tcPr>
          <w:p w14:paraId="0BF648B7" w14:textId="7BF1E14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F03E2F" w14:textId="28C5AF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19780A9" w14:textId="42F1C9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05D7C0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4DFDCE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228A58" w14:textId="66551C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B2B807D" w14:textId="28DEF0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2B4EA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7054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E10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9D40FA" w14:textId="7B429F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0F055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B397A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8925D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FAA8416" w14:textId="5A2E4A1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42837AB" w14:textId="0E52CE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F0DC94" w14:textId="20E4CD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5EC77CF" w14:textId="583599D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D3B7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2D4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7F1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B419C2F" w14:textId="65B839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1D13D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02BBF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3E3F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2426425C" w14:textId="231B1D0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466968A2" w14:textId="08766D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0CBD9879" w14:textId="0B5B30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54DFE8B1" w14:textId="49C6E8F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97BEC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B3A45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098CB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23A0F10" w14:textId="116AF3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8D65C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5983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64CB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40674EBA" w14:textId="255555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0DDBEC21" w14:textId="7F4B45A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D24F31" w14:textId="2B36D9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8FE59D2" w14:textId="525142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E3EBD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D9CC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F414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7F7263F" w14:textId="3C6731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D92EBB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AC9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FAC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0E9DE8E4" w14:textId="368645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14AFC306" w14:textId="20E8F7D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2E353" w14:textId="761090A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5D96831" w14:textId="5695E6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FD4B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21CA2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EEC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93847F9" w14:textId="77BD18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B7118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1B3C0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3A82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043EEEEE" w14:textId="204B2A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14" w:type="pct"/>
          </w:tcPr>
          <w:p w14:paraId="06DD6DCB" w14:textId="190469E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150775B" w14:textId="7E49CBA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C9C2B5" w14:textId="0EAF845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E412F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8900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D87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5C6F8D8" w14:textId="6ADC79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4A895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2E96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DF684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31FE447" w14:textId="66B720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39E46DAC" w14:textId="263A63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470CD1" w14:textId="5D5779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B502FF6" w14:textId="3C4FC52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DAF21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E0A4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A91A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2AD08E0" w14:textId="7E7312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0382F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D362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162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71" w:type="pct"/>
          </w:tcPr>
          <w:p w14:paraId="5B6EF48F" w14:textId="4D8A14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50C30F84" w14:textId="3C0506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5E37F1" w14:textId="6D69B8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3713E4" w14:textId="11FD7D5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095C89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66D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1D1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D3C7921" w14:textId="356CB67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CE261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6AB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8F84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2C4F5219" w14:textId="27D213C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EA728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543EC8" w14:textId="484FE9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D385B4" w14:textId="3484284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FC83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090D3F" w14:textId="4615B0E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D2E39F" w14:textId="4AB2BD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45FE21E" w14:textId="28F85B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6E599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58127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F4A1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37FF2E4D" w14:textId="312B55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891F1C" w:rsidRPr="009A3A34" w:rsidRDefault="00891F1C" w:rsidP="00891F1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E5905C3" w14:textId="7A3975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040E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83EEBB1" w14:textId="1E3A79C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098D08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362F2A97" w14:textId="4A8F94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B2CCD21" w14:textId="0132A9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029A0392" w14:textId="67733E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316C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F47D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3B03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F8A8D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DB8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6B128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E5454A" w14:textId="09DA96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31858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C705E8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7F085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3DCAE09" w14:textId="10C646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596BA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6C582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0328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5581EE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6CC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BE68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0A3F6F2" w14:textId="5B03F32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75CD5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2561B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5EBD7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F7127D2" w14:textId="21708D5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33477226" w14:textId="297DD3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FB86863" w14:textId="50BA06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64C5ED8B" w14:textId="0B9591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266034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F5F02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8C7D3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50A1959" w14:textId="5B673F4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924A3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0FC0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2BE11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D92A085" w14:textId="73B2F0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5EA598C6" w14:textId="59FBC9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0C0D9CF" w14:textId="03FF09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0A644A94" w14:textId="6A167D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88A5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28899A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14BC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D7CB501" w14:textId="4EA35F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C5687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75585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CD4B1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EA1F7BC" w14:textId="40B863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41" w:type="pct"/>
          </w:tcPr>
          <w:p w14:paraId="4A999F7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875A08" w14:textId="7BE1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6" w:type="pct"/>
          </w:tcPr>
          <w:p w14:paraId="0F0C01BD" w14:textId="19272FF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7AA73D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31C2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D97F0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91F4260" w14:textId="226CFB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7FB7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04F7BD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4958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087C7D8" w14:textId="069DD0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2544BDE1" w14:textId="3E017B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9D9649" w14:textId="0F679CA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ED2C72E" w14:textId="14F173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5D82F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D9372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11303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CAE46F9" w14:textId="2ED9DE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3C396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2FC3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BAEE6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8722FD5" w14:textId="6BD0FE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41" w:type="pct"/>
          </w:tcPr>
          <w:p w14:paraId="2B4D57EB" w14:textId="0822E6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C8D0A99" w14:textId="0DEAF3F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100C85ED" w14:textId="099E1B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3D709CA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E6522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5507C77" w14:textId="43484E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8E5DCBB" w14:textId="23BDF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8DEB7D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8F2C9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FBF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33F4769" w14:textId="0225277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1170659" w14:textId="6E100F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34759A3" w14:textId="4B182C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7A537C3" w14:textId="771F6D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1AABA5D3" w14:textId="6C053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552C00CB" w14:textId="4AC6DF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8AE31E" w14:textId="3173CD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42758EB" w14:textId="1B596C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14" w:type="pct"/>
          </w:tcPr>
          <w:p w14:paraId="22EAA57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36A3C38" w14:textId="0A08701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1B66F8" w14:textId="00C149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ED99BD9" w14:textId="0BF88BE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35D4F6BC" w14:textId="1E54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E59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E44D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9A3A34" w:rsidRDefault="00891F1C" w:rsidP="00891F1C">
            <w:pPr>
              <w:rPr>
                <w:rFonts w:ascii="Book Antiqua" w:hAnsi="Book Antiqua" w:cs="Times New Roman"/>
                <w:i/>
                <w:iCs/>
                <w:color w:val="auto"/>
                <w:sz w:val="24"/>
                <w:szCs w:val="24"/>
              </w:rPr>
            </w:pPr>
          </w:p>
        </w:tc>
        <w:tc>
          <w:tcPr>
            <w:tcW w:w="271" w:type="pct"/>
          </w:tcPr>
          <w:p w14:paraId="2639AF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49BEAF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516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C9117E3" w14:textId="20CDE8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35B49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EC4C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E0C1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02490DD" w14:textId="0B4A1A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486543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F7453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52A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71" w:type="pct"/>
          </w:tcPr>
          <w:p w14:paraId="2D05F890" w14:textId="1CF140C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8E4C3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2EDD73" w14:textId="0C827C5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26C2AD2" w14:textId="763405B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1921DD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8FFE96" w14:textId="73ECC6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826BF9C" w14:textId="5D8DD16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1919053" w14:textId="24A83E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5C72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3958378" w14:textId="1D9ADFD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E18AB4" w14:textId="5989A4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9A3A34" w:rsidRDefault="00891F1C" w:rsidP="00891F1C">
            <w:pPr>
              <w:rPr>
                <w:rFonts w:ascii="Book Antiqua" w:hAnsi="Book Antiqua" w:cs="Times New Roman"/>
                <w:color w:val="auto"/>
                <w:sz w:val="24"/>
                <w:szCs w:val="24"/>
              </w:rPr>
            </w:pPr>
          </w:p>
        </w:tc>
        <w:tc>
          <w:tcPr>
            <w:tcW w:w="271" w:type="pct"/>
          </w:tcPr>
          <w:p w14:paraId="15CBD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3159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F47C7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D269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D77AA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7B1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C91A3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900537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B10E4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1C0E5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5F37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71" w:type="pct"/>
          </w:tcPr>
          <w:p w14:paraId="23BB3B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5D0E5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0F03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3E56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9A236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463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6C6C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90CD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08C6B8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0605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1338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529568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0CBF8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66B83D6" w14:textId="1EF7386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C02C6FE" w14:textId="05C188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35677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6605C9B" w14:textId="7E3DC7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D739F" w14:textId="71B3151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3E50ED" w14:textId="5C7D3D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1D12E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50E6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42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3682C9A3"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4D25A6C9" w14:textId="7BC978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10DCA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9A3544" w14:textId="2D5E4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92763CA" w14:textId="0AB460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D029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92F5DC" w14:textId="145C05A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82CB6D" w14:textId="295202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6DC7087" w14:textId="7269738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AEFE8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1390282" w14:textId="36B4280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7B543D" w14:textId="386FE0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51C86BCD" w:rsidR="00891F1C" w:rsidRPr="009A3A34" w:rsidRDefault="00891F1C" w:rsidP="00891F1C">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BCFBA2A" w14:textId="702FB4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F899BCA" w14:textId="28F373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82EEE" w14:textId="4B737F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D2A7A0F" w14:textId="7F4CE5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881875A" w14:textId="4B5D52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BCDB2E" w14:textId="4A340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1A166FC6" w14:textId="4A129F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C326AC1" w14:textId="7EC301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297126FE" w14:textId="70D61E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88AFBE" w14:textId="37118B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239C48E3" w14:textId="372436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24E1027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C33D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204C5E" w14:textId="79069C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5282703" w14:textId="1EEE8F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55377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1704C8" w14:textId="62B6C8F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B816A1" w14:textId="39112B4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E1C64" w14:textId="69CAAF6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71EB9E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F002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70C2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4F96FF6"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79AF4065" w14:textId="717280E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C6CB27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E6E94C3" w14:textId="118DEAB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1072FF0" w14:textId="1E21E6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2C8B0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562281" w14:textId="478B9E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4F6F86" w14:textId="523E1E5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8161522" w14:textId="7448DC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EBB15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C54BCB" w14:textId="034624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3FF9CD6" w14:textId="34F2AA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3412749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197BB390" w14:textId="0AD906F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135989E" w14:textId="6BEE504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D14B8D0" w14:textId="1D57BD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02CE634" w14:textId="21093E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0B3B3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C2AC65" w14:textId="341F05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03BD0B08" w14:textId="251BA4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904F31F" w14:textId="447626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62088B3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F8E951D" w14:textId="5C8A6B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350B6B98" w14:textId="4549A3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71" w:type="pct"/>
          </w:tcPr>
          <w:p w14:paraId="2281F5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2E83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EDF0F3" w14:textId="6FA0DD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D6F6E3E" w14:textId="3454A9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41EEF4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C833BE" w14:textId="1ED5D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BE304" w14:textId="5D40ED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1CD2F0A" w14:textId="065CE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22C2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F94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EFAC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6D61648D"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2B387C69" w14:textId="45333BA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5C6BE3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B4A439" w14:textId="3EDF42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47B24E8" w14:textId="091E21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3FE7F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944D8D3" w14:textId="308C600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53E71" w14:textId="144C8C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3B31F1D" w14:textId="4CB0C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1E591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F78507" w14:textId="3500F6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2929A" w14:textId="00EA34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698FA0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FC6D01C" w14:textId="12D29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4A9DA01" w14:textId="46F1EC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6D407A7" w14:textId="70E9BC9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31D0EFD" w14:textId="309D7A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7956F3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1B4BBF5" w14:textId="57C3D29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238F1FB1" w14:textId="0E72FDC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7B89751" w14:textId="4DD9473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E088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166EA2B" w14:textId="33E8CA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A3E5F04" w14:textId="04B618B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388B00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3085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448DD19" w14:textId="3D892D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1C83F99" w14:textId="63964FA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FD8A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DF757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1F1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DA69A0B" w14:textId="44BFA1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E5F8E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8D7C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ECE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71" w:type="pct"/>
          </w:tcPr>
          <w:p w14:paraId="79380141" w14:textId="23B2558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899E56F" w14:textId="2A1BA1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BB3A2C" w14:textId="2D92D2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63039C61" w14:textId="3F6BD3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148DD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50EB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B2C5A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3603FFF" w14:textId="27E5A3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DFF91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8C76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D85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49135954" w14:textId="60ECAC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48EC9098" w14:textId="2058D2E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0EC31CE" w14:textId="021476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3673F182" w14:textId="4032C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AAC5F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B8E9A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DD1B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1EB8A1B" w14:textId="78546C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550B56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6E0D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A5A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35123BE" w14:textId="074FBD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542597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86F51CD" w14:textId="4823592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12A428F" w14:textId="0FA69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7501C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45D66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4F814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6A9FCD" w14:textId="128632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CF1E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7FBB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076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5710A721" w14:textId="5E77D6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14" w:type="pct"/>
          </w:tcPr>
          <w:p w14:paraId="541DE075" w14:textId="2A0CB1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312133" w14:textId="40A9F5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1938B948" w14:textId="6C9057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3400F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1450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8A05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B93DEC8" w14:textId="221E6F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D1AE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EA30B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1EF9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69FF40A2" w14:textId="4EE5DE4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2BFC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CE8FAA" w14:textId="1F09C80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195C2FE" w14:textId="4C0191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563DD8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1DC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AF74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35771B" w14:textId="541C532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5481E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353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8BDD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255ADBD4" w14:textId="7153B5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65A86A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72C7AE7" w14:textId="415F50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8F9FA87" w14:textId="4E8CF8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742D70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2987B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DB49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A3F45C3" w14:textId="2F14870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4801E7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1D16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309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C9F9E61" w14:textId="66A7A5D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31D15972" w14:textId="7D603D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C01C932" w14:textId="439B94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6146A7" w14:textId="129F4A8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E35D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3D7EA5" w14:textId="0D77D7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54F200" w14:textId="0BD88BC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F835F6E" w14:textId="74551D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C4A8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9E8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826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42DE7CB2" w14:textId="702BD1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729B5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FF8C249" w14:textId="79B820A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DBDA761" w14:textId="5CC1A2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9F69D5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7F15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7919A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4FDCF7E" w14:textId="55D4A2D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934E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1622F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6E42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16985BD" w14:textId="07C8A2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664C99E" w14:textId="2AA23E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953D9F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39783B3" w14:textId="24820A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41828A3C" w14:textId="1FB657F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F8469A" w14:textId="6C7F0F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118814C1" w14:textId="618D97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47FDE9AD" w14:textId="15DB1A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C91CA2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9E8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4BC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98419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A4414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AA20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C61900" w14:textId="0B4B0A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7D359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2937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C24F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18E855" w14:textId="2C90F2E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F323A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55C745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9AE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68455F4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8348C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2943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2FFF719" w14:textId="0DE7DBF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911DD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64B6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1148EE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D6460B7" w14:textId="6C631B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143EFAB" w14:textId="126C4F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6C702B4" w14:textId="58DEECF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5B64DB6" w14:textId="7B35EF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320533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B765E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AF446C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72133D2" w14:textId="75F22F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BA463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26AA2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0DC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C992854" w14:textId="7CBB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342EBFA" w14:textId="78E3BF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1180564" w14:textId="5F2E03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6D0229BE" w14:textId="034D2C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671C618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F962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F9FDD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ED780B9" w14:textId="3C6FDA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EFB48E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A83ED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11FDD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28F494" w14:textId="64E01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41" w:type="pct"/>
          </w:tcPr>
          <w:p w14:paraId="1FC9524C" w14:textId="2FDE13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0FA2D7" w14:textId="42AB20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653F1DD2" w14:textId="3A0719F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33697D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F7BB9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7FDFA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88F03C7" w14:textId="0BDC03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BF0A6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99707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7BAEC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A24C5B2" w14:textId="644440E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514198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97777BF" w14:textId="3D7BDD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B2B51AF" w14:textId="53F0C0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41D8ED5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E92D4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8D24C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200B789" w14:textId="778060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CAE65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B3539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E34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85F1B4" w14:textId="08EDAB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8F76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F7A46A" w14:textId="5625FA1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6" w:type="pct"/>
          </w:tcPr>
          <w:p w14:paraId="319D2EF4" w14:textId="09F94F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4360A6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0E83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5F65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69EF373" w14:textId="12B57A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BB00B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8E8E3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47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118424D" w14:textId="4409C5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8345B8E" w14:textId="4F256A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46B461" w14:textId="10A190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B8B3B3" w14:textId="36D0FEE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601080D0" w14:textId="7087AE5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1EBF8CEB" w14:textId="42900E7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76CFC65" w14:textId="73A49F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58DE186" w14:textId="3A227C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14" w:type="pct"/>
          </w:tcPr>
          <w:p w14:paraId="00C623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EF4F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6C793B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C462E06" w14:textId="6AAC806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7E577E0D" w14:textId="3B35BB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BF1B1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475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9A3A34" w:rsidRDefault="00891F1C" w:rsidP="00891F1C">
            <w:pPr>
              <w:rPr>
                <w:rFonts w:ascii="Book Antiqua" w:hAnsi="Book Antiqua" w:cs="Times New Roman"/>
                <w:color w:val="auto"/>
                <w:sz w:val="24"/>
                <w:szCs w:val="24"/>
              </w:rPr>
            </w:pPr>
          </w:p>
        </w:tc>
        <w:tc>
          <w:tcPr>
            <w:tcW w:w="271" w:type="pct"/>
          </w:tcPr>
          <w:p w14:paraId="2AF9A2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5144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C35C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48BAB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0B92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30C6B5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EB5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E0237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81A0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6B85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0065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71" w:type="pct"/>
          </w:tcPr>
          <w:p w14:paraId="67DA8E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C5226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C4E1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0DDDDE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602CA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1403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DA4B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77D85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9E294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70F3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B6A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71" w:type="pct"/>
          </w:tcPr>
          <w:p w14:paraId="6176699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8A131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C2B5EE" w14:textId="2F6863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30AC43A" w14:textId="6C06D22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55F11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465D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10710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1E4F47" w14:textId="0362EC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EB8E1B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F51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56C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369AD800"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7ADD93A7" w14:textId="40ED93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48A96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471BD6" w14:textId="0D0223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3BE8D5E" w14:textId="6C8FC55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53C82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463FD4" w14:textId="1557B7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8C494FA" w14:textId="612293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72FFDD" w14:textId="62CD4B0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2BA9C7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78F2D2" w14:textId="1C4A128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569D18B" w14:textId="60B67B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310DCBC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FE1AAB3" w14:textId="3CADAA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3885B10" w14:textId="2CB12F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77C7876" w14:textId="0F05DD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011A57A6" w14:textId="59F766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14" w:type="pct"/>
          </w:tcPr>
          <w:p w14:paraId="42283BE0" w14:textId="0AF420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B7B94FA" w14:textId="0690B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675EBDC" w14:textId="78C82ED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C8DE0A9" w14:textId="289425A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9000FA7" w14:textId="0F0D28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128EFFD" w14:textId="53B438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4E0BAECB" w14:textId="43EE221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13ABD7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AE244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C6A321" w14:textId="1F8855C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8B39BA1" w14:textId="384864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5DBE6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44A1E8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89CB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36D396" w14:textId="04E62F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CF8D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FCDD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C0E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017E4DE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68C5B199" w14:textId="567942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E5A10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606FBB" w14:textId="25EDD2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027EA12" w14:textId="6B2AFD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AE159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FD9D7B" w14:textId="32B909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6C33F6" w14:textId="7FA4C9D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2363D5C" w14:textId="7E60C4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2D435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9BA44B0" w14:textId="219F2B9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2E198CA" w14:textId="725737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6942E40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43789F85" w14:textId="549EA9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7961EA9E" w14:textId="108E5F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B4B914" w14:textId="1F735B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3C72A676" w14:textId="1D7BFB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6FDF87FF" w14:textId="7F7F76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47DE3" w14:textId="6FE13F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B08BBFE" w14:textId="2F5CB3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D712AC2" w14:textId="0F1245B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41" w:type="pct"/>
          </w:tcPr>
          <w:p w14:paraId="0711734F" w14:textId="70DCF18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CFACC7C" w14:textId="16FE398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DF33AEF" w14:textId="31F1339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71" w:type="pct"/>
          </w:tcPr>
          <w:p w14:paraId="219675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6AAE3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194A0BB" w14:textId="2626EE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F187FD" w14:textId="1FFC57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AFFD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884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A02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6992C31" w14:textId="2920E28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2E3B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C1C0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8280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3644570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1C98C8B0" w14:textId="0B66D0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E0DF40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D7FB3AF" w14:textId="0F02F4D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585A4F" w14:textId="6E7192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A1E64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51F846" w14:textId="125437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BE69ACA" w14:textId="43DE05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AFEE231" w14:textId="35348B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D224B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9DDDD76" w14:textId="0D5478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E0EB85C" w14:textId="7C942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E36F8D2"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4AEC751B" w14:textId="6E42F2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24F64CF8" w14:textId="567D0FC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4F52A87" w14:textId="433AA8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7F38137" w14:textId="408C9A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14" w:type="pct"/>
          </w:tcPr>
          <w:p w14:paraId="62BBFB5A" w14:textId="7268F3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9D0768" w14:textId="378775E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F8798F5" w14:textId="62C2A8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0A6A035" w14:textId="18CD1A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514BCB84" w14:textId="245A03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A808F5" w14:textId="5AE846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47CAC1F" w14:textId="1BDC702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4A2FA56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BBB8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563BF0C" w14:textId="75787AF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4A72A84" w14:textId="7ED73A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8808E2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5458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79E3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6D9B60D" w14:textId="6003AF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210CD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74ABD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33C8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B88F91C" w14:textId="468A77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14" w:type="pct"/>
          </w:tcPr>
          <w:p w14:paraId="3DC8DD5D" w14:textId="4EB19B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E600A2" w14:textId="6337EED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DE11F83" w14:textId="54EAAE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FB71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EA27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53F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3457B9B" w14:textId="471825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DDCA70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B27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15D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4E893ED" w14:textId="4BD6BE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14" w:type="pct"/>
          </w:tcPr>
          <w:p w14:paraId="58AF9A88" w14:textId="57885F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1A1915" w14:textId="551687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3C84419" w14:textId="05901E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64CBEF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2F3E9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9F7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47E3AC" w14:textId="23C05A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8FD2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5E3FD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BCA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77B12961" w14:textId="1F2402B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745B19F" w14:textId="5A077A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C9F326" w14:textId="11B204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BC1C17" w14:textId="2C4C1E1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48E6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7312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705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FD25B1E" w14:textId="0771B1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EF330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D34E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AE73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1894F10" w14:textId="712E99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14" w:type="pct"/>
          </w:tcPr>
          <w:p w14:paraId="5415716A" w14:textId="43A9FD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3E4CD2" w14:textId="2C051F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5ACCCCB" w14:textId="1151CE0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335F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669BF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DF12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7EC1BAB" w14:textId="1B699DF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8137DD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ECD60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711A1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2B094AC5" w14:textId="02C7BEC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AAB5C74" w14:textId="78E7E5E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568B8E9C" w14:textId="736D8F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B0694E0" w14:textId="53F86A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3445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93EC9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A039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F67B7CD" w14:textId="31E43A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FA2071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1B7D4E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10ED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851225A" w14:textId="37D9B9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9555D27" w14:textId="5DBB3F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8CE965" w14:textId="463BB10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AE3990E" w14:textId="391EEA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10A79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1E11CE" w14:textId="1C7EBD7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E28D3" w14:textId="07E5F8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E7D3F3" w14:textId="6CC279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5D51B5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DD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4339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220855B" w14:textId="687666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14" w:type="pct"/>
          </w:tcPr>
          <w:p w14:paraId="56EAB086" w14:textId="2DC999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414EB7" w14:textId="45F95B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482EF9B" w14:textId="02DB56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3CEC3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D7AE2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9277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9EA6E" w14:textId="6361234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46738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7E85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88D59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79E2227C" w14:textId="2A1A654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9349D5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CD7792" w14:textId="7C4650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2851966" w14:textId="365274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D88A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BA57F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E676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050E37D" w14:textId="2DFFC2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73762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D4FB2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C63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A1297F9" w14:textId="6887B1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B3C13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E4ACDC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ACFF7EA" w14:textId="60736A6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14" w:type="pct"/>
          </w:tcPr>
          <w:p w14:paraId="72BF8382" w14:textId="053E5E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6B018A" w14:textId="60BBE7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2E240D9D" w14:textId="23A06E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8250BFC" w14:textId="6F4B12F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F888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E485D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523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C6911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7BA51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2CAB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E896A7" w14:textId="49B84A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675FE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2793C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8D26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7BCAD01" w14:textId="382AFF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D853E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D883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68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3C2B9E6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02B3EC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0C06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613FBE2" w14:textId="3BAEF9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6ED8A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9EF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8BC34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1F5B348" w14:textId="15FAFC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41" w:type="pct"/>
          </w:tcPr>
          <w:p w14:paraId="6BA52884" w14:textId="28453F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B99915" w14:textId="72C74C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DB2841D" w14:textId="62D47D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D26B5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D7277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FD37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B5910F5" w14:textId="7F9E4F6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D32A1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CA52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E5E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017F55" w14:textId="47420F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4CCDD162" w14:textId="10325A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88D58E" w14:textId="0CD617A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74C201F" w14:textId="0C574B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4517868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DAC68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B5C37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A3162B8" w14:textId="5E175EA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4336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4AB1A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0A8F4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680ECA7" w14:textId="759358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41" w:type="pct"/>
          </w:tcPr>
          <w:p w14:paraId="44335D6D" w14:textId="1ADE3CF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FAA76E1" w14:textId="0C00C6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19BBE253" w14:textId="14BAFC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4B81F0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3C3E7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A13D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D9D6BE9" w14:textId="5FFD34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EF46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98EA6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97E9D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A7A40C4" w14:textId="5CAB7A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483736C1" w14:textId="6DDDB48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ADD8994" w14:textId="647E25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381ECC6B" w14:textId="567C956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7ECBEE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D7A1E3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AFA61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E61A25" w14:textId="12865A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733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2BD7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8A51BC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BBAD59" w14:textId="4978C18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668F3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ED925BD" w14:textId="047C037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D80EEDC" w14:textId="249D69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205E51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F6828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7FE60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DE8AA1" w14:textId="469EA07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76B86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EA59A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68B9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1CD376" w14:textId="15D7C0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C71B9A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E6E0F92" w14:textId="1F0708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4BD0A64" w14:textId="5960387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71" w:type="pct"/>
          </w:tcPr>
          <w:p w14:paraId="7EC8B7A5" w14:textId="19A021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14" w:type="pct"/>
          </w:tcPr>
          <w:p w14:paraId="55F5D41A" w14:textId="33970C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F984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2D6BB57" w14:textId="6AA54A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14" w:type="pct"/>
          </w:tcPr>
          <w:p w14:paraId="65EFEDC7" w14:textId="10F639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773D8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02BC8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081DE88" w14:textId="68B559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0FDEA782" w14:textId="2CA221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0A373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52EB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36" w:type="pct"/>
            <w:gridSpan w:val="5"/>
          </w:tcPr>
          <w:p w14:paraId="20C3FDD8" w14:textId="0C2D6BE4" w:rsidR="00891F1C" w:rsidRPr="009A3A34"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37" w:type="pct"/>
            <w:gridSpan w:val="5"/>
          </w:tcPr>
          <w:p w14:paraId="1290C4F1" w14:textId="14B4E4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64" w:type="pct"/>
            <w:gridSpan w:val="5"/>
          </w:tcPr>
          <w:p w14:paraId="47AFF545" w14:textId="3FD814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36" w:type="pct"/>
            <w:gridSpan w:val="5"/>
          </w:tcPr>
          <w:p w14:paraId="5CCBE48A" w14:textId="174894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37" w:type="pct"/>
            <w:gridSpan w:val="5"/>
          </w:tcPr>
          <w:p w14:paraId="6D5B5620" w14:textId="3927F6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64" w:type="pct"/>
            <w:gridSpan w:val="5"/>
          </w:tcPr>
          <w:p w14:paraId="5F62A759" w14:textId="262217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6A0C55" w:rsidRPr="009A3A34"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36" w:type="pct"/>
            <w:gridSpan w:val="5"/>
          </w:tcPr>
          <w:p w14:paraId="6F1F1946" w14:textId="67F0D5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37" w:type="pct"/>
            <w:gridSpan w:val="5"/>
          </w:tcPr>
          <w:p w14:paraId="05149427" w14:textId="0A28D3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64" w:type="pct"/>
            <w:gridSpan w:val="5"/>
          </w:tcPr>
          <w:p w14:paraId="2D25CE3D" w14:textId="042172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36" w:type="pct"/>
            <w:gridSpan w:val="5"/>
          </w:tcPr>
          <w:p w14:paraId="49B3D2D7" w14:textId="416426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37" w:type="pct"/>
            <w:gridSpan w:val="5"/>
          </w:tcPr>
          <w:p w14:paraId="4BF8DE3A" w14:textId="69454C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64" w:type="pct"/>
            <w:gridSpan w:val="5"/>
          </w:tcPr>
          <w:p w14:paraId="4218A5F8" w14:textId="63EAB5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6A0C55" w:rsidRPr="009A3A34"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36" w:type="pct"/>
            <w:gridSpan w:val="5"/>
          </w:tcPr>
          <w:p w14:paraId="780B5332" w14:textId="29DBDB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37" w:type="pct"/>
            <w:gridSpan w:val="5"/>
          </w:tcPr>
          <w:p w14:paraId="26DFADE6" w14:textId="0C2431C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64" w:type="pct"/>
            <w:gridSpan w:val="5"/>
          </w:tcPr>
          <w:p w14:paraId="183AE60E" w14:textId="28C2ED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6A0C55" w:rsidRPr="009A3A34"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36" w:type="pct"/>
            <w:gridSpan w:val="5"/>
          </w:tcPr>
          <w:p w14:paraId="0726B06B" w14:textId="4649A1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37" w:type="pct"/>
            <w:gridSpan w:val="5"/>
          </w:tcPr>
          <w:p w14:paraId="37C4EEC0" w14:textId="15D073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64" w:type="pct"/>
            <w:gridSpan w:val="5"/>
          </w:tcPr>
          <w:p w14:paraId="3EFC4ACB" w14:textId="5393541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6A0C55"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658AF18B"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bookmarkEnd w:id="43"/>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4" w:name="_Toc147242815"/>
      <w:bookmarkEnd w:id="42"/>
      <w:r w:rsidRPr="009A3A34">
        <w:rPr>
          <w:rFonts w:ascii="Book Antiqua" w:hAnsi="Book Antiqua" w:cs="Times New Roman"/>
          <w:b/>
          <w:bCs/>
          <w:color w:val="auto"/>
        </w:rPr>
        <w:lastRenderedPageBreak/>
        <w:t>Discussion and Conclusions</w:t>
      </w:r>
      <w:bookmarkEnd w:id="44"/>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and also to understand the best fit model amongst these measures. Overall, the findings suggest that there is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6D58EED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5" w:name="_Toc147242816"/>
      <w:r w:rsidRPr="009A3A34">
        <w:rPr>
          <w:rFonts w:ascii="Book Antiqua" w:hAnsi="Book Antiqua" w:cs="Times New Roman"/>
          <w:b/>
          <w:bCs/>
          <w:color w:val="auto"/>
          <w:sz w:val="24"/>
          <w:szCs w:val="24"/>
        </w:rPr>
        <w:t>Missing Data in the NCDS</w:t>
      </w:r>
      <w:bookmarkEnd w:id="45"/>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6" w:name="_Toc147242817"/>
      <w:r w:rsidRPr="009A3A34">
        <w:rPr>
          <w:rFonts w:ascii="Book Antiqua" w:hAnsi="Book Antiqua" w:cs="Times New Roman"/>
          <w:b/>
          <w:bCs/>
          <w:color w:val="auto"/>
        </w:rPr>
        <w:t>Missing Data</w:t>
      </w:r>
      <w:bookmarkEnd w:id="46"/>
    </w:p>
    <w:p w14:paraId="04FB262D" w14:textId="41E3BC6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MAR then approaches like multiple imputation (MI), inverse probability weighting are made available – the former being extensively documented with the NCDS in particular in (Hawkes and Plewis 2006). </w:t>
      </w:r>
    </w:p>
    <w:p w14:paraId="046C1A5E" w14:textId="5779D2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3AE2C9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52A2D6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52E4544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1912E2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4870238D"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C86FBC" w:rsidRPr="009A3A34">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7" w:name="_Toc14724279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7"/>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113DBF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7517F07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cas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8" w:name="_Toc147242818"/>
      <w:r w:rsidRPr="009A3A34">
        <w:rPr>
          <w:rFonts w:ascii="Book Antiqua" w:hAnsi="Book Antiqua" w:cs="Times New Roman"/>
          <w:b/>
          <w:bCs/>
          <w:color w:val="auto"/>
        </w:rPr>
        <w:t>Multiple Imputation by Chained Equations</w:t>
      </w:r>
      <w:bookmarkEnd w:id="48"/>
    </w:p>
    <w:p w14:paraId="0A936BF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A3A34">
        <w:rPr>
          <w:rFonts w:ascii="Book Antiqua" w:hAnsi="Book Antiqua" w:cs="Times New Roman"/>
          <w:sz w:val="24"/>
          <w:szCs w:val="24"/>
        </w:rPr>
        <w:t>svy</w:t>
      </w:r>
      <w:proofErr w:type="spellEnd"/>
      <w:r w:rsidRPr="009A3A34">
        <w:rPr>
          <w:rFonts w:ascii="Book Antiqua" w:hAnsi="Book Antiqua" w:cs="Times New Roman"/>
          <w:sz w:val="24"/>
          <w:szCs w:val="24"/>
        </w:rPr>
        <w:t xml:space="preserve"> suite and so can also adjust for complex survey design.</w:t>
      </w:r>
    </w:p>
    <w:p w14:paraId="54A24503"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9A3A34">
        <w:rPr>
          <w:rFonts w:ascii="Book Antiqua" w:hAnsi="Book Antiqua" w:cs="Times New Roman"/>
          <w:sz w:val="24"/>
          <w:szCs w:val="24"/>
        </w:rPr>
        <w:t>to</w:t>
      </w:r>
      <w:r w:rsidRPr="009A3A34">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w:t>
      </w:r>
      <w:r w:rsidRPr="009A3A34">
        <w:rPr>
          <w:rFonts w:ascii="Book Antiqua" w:hAnsi="Book Antiqua" w:cs="Times New Roman"/>
          <w:sz w:val="24"/>
          <w:szCs w:val="24"/>
        </w:rPr>
        <w:lastRenderedPageBreak/>
        <w:t xml:space="preserve">moves since child’s birth, sum of favourable learning environments. Some auxiliary variables such as cognitive ability was taken out as they were already included in the main model of analysis. </w:t>
      </w:r>
    </w:p>
    <w:p w14:paraId="26D6A068" w14:textId="67F6271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there is no clear consensus on the number of optimum imputations required to estimate the mod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ere </w:t>
      </w:r>
      <w:r w:rsidR="00D26CB7" w:rsidRPr="009A3A34">
        <w:rPr>
          <w:rFonts w:ascii="Book Antiqua" w:hAnsi="Book Antiqua" w:cs="Times New Roman"/>
          <w:sz w:val="24"/>
          <w:szCs w:val="24"/>
        </w:rPr>
        <w:t>18</w:t>
      </w:r>
      <w:r w:rsidRPr="009A3A34">
        <w:rPr>
          <w:rFonts w:ascii="Book Antiqua" w:hAnsi="Book Antiqua" w:cs="Times New Roman"/>
          <w:sz w:val="24"/>
          <w:szCs w:val="24"/>
        </w:rPr>
        <w:t xml:space="preserve"> variables identified for inclusion in the imputation model. However, variables that are predictive of the chance of missing values but are not predictive of </w:t>
      </w:r>
      <w:r w:rsidRPr="009A3A34">
        <w:rPr>
          <w:rFonts w:ascii="Book Antiqua" w:hAnsi="Book Antiqua" w:cs="Times New Roman"/>
          <w:sz w:val="24"/>
          <w:szCs w:val="24"/>
        </w:rPr>
        <w:lastRenderedPageBreak/>
        <w:t xml:space="preserve">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indications of a MAR or MNAR mechanism being present. </w:t>
      </w:r>
    </w:p>
    <w:p w14:paraId="31E28C40" w14:textId="48FC8C5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w:t>
      </w:r>
      <w:r w:rsidR="000319AD" w:rsidRPr="009A3A34">
        <w:rPr>
          <w:rFonts w:ascii="Book Antiqua" w:hAnsi="Book Antiqua" w:cs="Times New Roman"/>
          <w:sz w:val="24"/>
          <w:szCs w:val="24"/>
        </w:rPr>
        <w:t xml:space="preserve">all the </w:t>
      </w:r>
      <w:r w:rsidRPr="009A3A34">
        <w:rPr>
          <w:rFonts w:ascii="Book Antiqua" w:hAnsi="Book Antiqua" w:cs="Times New Roman"/>
          <w:sz w:val="24"/>
          <w:szCs w:val="24"/>
        </w:rPr>
        <w:t xml:space="preserve">variables </w:t>
      </w:r>
      <w:r w:rsidR="000319AD" w:rsidRPr="009A3A34">
        <w:rPr>
          <w:rFonts w:ascii="Book Antiqua" w:hAnsi="Book Antiqua" w:cs="Times New Roman"/>
          <w:sz w:val="24"/>
          <w:szCs w:val="24"/>
        </w:rPr>
        <w:t>in the model being categorical in nature</w:t>
      </w:r>
      <w:r w:rsidRPr="009A3A34">
        <w:rPr>
          <w:rFonts w:ascii="Book Antiqua" w:hAnsi="Book Antiqua" w:cs="Times New Roman"/>
          <w:sz w:val="24"/>
          <w:szCs w:val="24"/>
        </w:rPr>
        <w:t xml:space="preserve">, convergence issues are </w:t>
      </w:r>
      <w:r w:rsidR="000319AD" w:rsidRPr="009A3A34">
        <w:rPr>
          <w:rFonts w:ascii="Book Antiqua" w:hAnsi="Book Antiqua" w:cs="Times New Roman"/>
          <w:sz w:val="24"/>
          <w:szCs w:val="24"/>
        </w:rPr>
        <w:t>a possibility</w:t>
      </w:r>
      <w:r w:rsidRPr="009A3A34">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w:t>
      </w:r>
    </w:p>
    <w:p w14:paraId="5B2B4EF6"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next models presented will be a comparison of a complete case analysis using NS-SEC from the previous chapter and the imputed model in table 1.</w:t>
      </w:r>
      <w:r w:rsidR="00DB097B" w:rsidRPr="009A3A34">
        <w:rPr>
          <w:rFonts w:ascii="Book Antiqua" w:hAnsi="Book Antiqua" w:cs="Times New Roman"/>
          <w:sz w:val="24"/>
          <w:szCs w:val="24"/>
        </w:rPr>
        <w:t>15</w:t>
      </w:r>
      <w:r w:rsidRPr="009A3A34">
        <w:rPr>
          <w:rFonts w:ascii="Book Antiqua" w:hAnsi="Book Antiqua"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of the CCA model. </w:t>
      </w:r>
    </w:p>
    <w:p w14:paraId="62A88A1E" w14:textId="2DD426EB" w:rsidR="00B947F6" w:rsidRPr="009A3A34" w:rsidRDefault="00B947F6" w:rsidP="009A3A34">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Overall, there is similarity between the complete case analysis and the imputed model. The substantive conclusions between CCA and MI models are near identical. There are some very slight differences in the log</w:t>
      </w:r>
      <w:r w:rsidR="000B03CE">
        <w:rPr>
          <w:rFonts w:ascii="Book Antiqua" w:hAnsi="Book Antiqua" w:cs="Times New Roman"/>
          <w:sz w:val="24"/>
          <w:szCs w:val="24"/>
        </w:rPr>
        <w:t>-</w:t>
      </w:r>
      <w:r w:rsidRPr="009A3A34">
        <w:rPr>
          <w:rFonts w:ascii="Book Antiqua" w:hAnsi="Book Antiqua" w:cs="Times New Roman"/>
          <w:sz w:val="24"/>
          <w:szCs w:val="24"/>
        </w:rPr>
        <w:t xml:space="preserve">odds </w:t>
      </w:r>
      <w:r w:rsidR="001E715F" w:rsidRPr="009A3A34">
        <w:rPr>
          <w:rFonts w:ascii="Book Antiqua" w:hAnsi="Book Antiqua" w:cs="Times New Roman"/>
          <w:sz w:val="24"/>
          <w:szCs w:val="24"/>
        </w:rPr>
        <w:t xml:space="preserve">and average marginal effects </w:t>
      </w:r>
      <w:r w:rsidRPr="009A3A34">
        <w:rPr>
          <w:rFonts w:ascii="Book Antiqua" w:hAnsi="Book Antiqua" w:cs="Times New Roman"/>
          <w:sz w:val="24"/>
          <w:szCs w:val="24"/>
        </w:rPr>
        <w:t xml:space="preserve">across </w:t>
      </w:r>
      <w:r w:rsidR="001E715F"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but these slight differences are not large enough to impact the substantive conclusions presented in the interpretation of the CCA model. </w:t>
      </w:r>
      <w:r w:rsidR="001E715F" w:rsidRPr="009A3A34">
        <w:rPr>
          <w:rFonts w:ascii="Book Antiqua" w:hAnsi="Book Antiqua" w:cs="Times New Roman"/>
          <w:sz w:val="24"/>
          <w:szCs w:val="24"/>
        </w:rPr>
        <w:t xml:space="preserve">The largest single difference in terms of </w:t>
      </w:r>
      <w:r w:rsidR="000B03CE" w:rsidRPr="009A3A34">
        <w:rPr>
          <w:rFonts w:ascii="Book Antiqua" w:hAnsi="Book Antiqua" w:cs="Times New Roman"/>
          <w:sz w:val="24"/>
          <w:szCs w:val="24"/>
        </w:rPr>
        <w:t>average</w:t>
      </w:r>
      <w:r w:rsidR="001E715F" w:rsidRPr="009A3A34">
        <w:rPr>
          <w:rFonts w:ascii="Book Antiqua" w:hAnsi="Book Antiqua" w:cs="Times New Roman"/>
          <w:sz w:val="24"/>
          <w:szCs w:val="24"/>
        </w:rPr>
        <w:t xml:space="preserve"> marginal effects between the CCA and the imputed model amounts to 3 per cent – a difference that </w:t>
      </w:r>
      <w:r w:rsidR="000B03CE" w:rsidRPr="009A3A34">
        <w:rPr>
          <w:rFonts w:ascii="Book Antiqua" w:hAnsi="Book Antiqua" w:cs="Times New Roman"/>
          <w:sz w:val="24"/>
          <w:szCs w:val="24"/>
        </w:rPr>
        <w:t>ultimately</w:t>
      </w:r>
      <w:r w:rsidR="001E715F" w:rsidRPr="009A3A34">
        <w:rPr>
          <w:rFonts w:ascii="Book Antiqua" w:hAnsi="Book Antiqua" w:cs="Times New Roman"/>
          <w:sz w:val="24"/>
          <w:szCs w:val="24"/>
        </w:rPr>
        <w:t xml:space="preserve"> does not change the substantive interpretation of the </w:t>
      </w:r>
      <w:r w:rsidR="000B03CE" w:rsidRPr="009A3A34">
        <w:rPr>
          <w:rFonts w:ascii="Book Antiqua" w:hAnsi="Book Antiqua" w:cs="Times New Roman"/>
          <w:sz w:val="24"/>
          <w:szCs w:val="24"/>
        </w:rPr>
        <w:t>overall</w:t>
      </w:r>
      <w:r w:rsidR="001E715F" w:rsidRPr="009A3A34">
        <w:rPr>
          <w:rFonts w:ascii="Book Antiqua" w:hAnsi="Book Antiqua" w:cs="Times New Roman"/>
          <w:sz w:val="24"/>
          <w:szCs w:val="24"/>
        </w:rPr>
        <w:t xml:space="preserve"> model. </w:t>
      </w:r>
      <w:r w:rsidRPr="009A3A34">
        <w:rPr>
          <w:rFonts w:ascii="Book Antiqua" w:hAnsi="Book Antiqua" w:cs="Times New Roman"/>
          <w:sz w:val="24"/>
          <w:szCs w:val="24"/>
        </w:rPr>
        <w:t>The imputed model confirms the substantive conclusions made from the CCA model</w:t>
      </w:r>
      <w:r w:rsidR="00375B39" w:rsidRPr="009A3A34">
        <w:rPr>
          <w:rFonts w:ascii="Book Antiqua" w:hAnsi="Book Antiqua" w:cs="Times New Roman"/>
          <w:sz w:val="24"/>
          <w:szCs w:val="24"/>
        </w:rPr>
        <w:t xml:space="preserve"> with some minor variation in log odds and average marginal effects</w:t>
      </w:r>
      <w:r w:rsidR="003E145B" w:rsidRPr="009A3A34">
        <w:rPr>
          <w:rFonts w:ascii="Book Antiqua" w:hAnsi="Book Antiqua" w:cs="Times New Roman"/>
          <w:sz w:val="24"/>
          <w:szCs w:val="24"/>
        </w:rPr>
        <w:t xml:space="preserve"> and a reduction in standard errors.</w:t>
      </w:r>
    </w:p>
    <w:p w14:paraId="13061C98" w14:textId="36A4B9C4" w:rsidR="00C4762D" w:rsidRPr="009A3A34" w:rsidRDefault="00C4762D" w:rsidP="009A3A34">
      <w:pPr>
        <w:pStyle w:val="Caption"/>
        <w:keepNext/>
        <w:spacing w:line="480" w:lineRule="auto"/>
        <w:rPr>
          <w:rFonts w:ascii="Book Antiqua" w:hAnsi="Book Antiqua" w:cs="Times New Roman"/>
          <w:color w:val="auto"/>
          <w:sz w:val="24"/>
          <w:szCs w:val="24"/>
        </w:rPr>
      </w:pPr>
      <w:bookmarkStart w:id="49" w:name="_Toc14724279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CA NS-SEC vs Imputed NS-SEC</w:t>
      </w:r>
      <w:bookmarkEnd w:id="49"/>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777777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C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3D5D9E5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853613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4E19F1E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762019B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0CBE5F6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26A96F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0225E08C"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lastRenderedPageBreak/>
              <w:t>Non-Traditional</w:t>
            </w:r>
            <w:r w:rsidR="006655B4" w:rsidRPr="009A3A34">
              <w:rPr>
                <w:rFonts w:ascii="Book Antiqua" w:hAnsi="Book Antiqua" w:cs="Times New Roman"/>
                <w:color w:val="auto"/>
                <w:sz w:val="24"/>
                <w:szCs w:val="24"/>
              </w:rPr>
              <w:t xml:space="preserve">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675E91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12DE20E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0F0E754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60D8932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5B0894F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43D3FCA9"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66F71D4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7AEF92D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F75539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597D9C2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DACB6D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2A72BF00"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62627E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6C7C5C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1735036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161C388E"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BBED7C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2B3DA5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69317040"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C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50" w:name="_Toc147242819"/>
      <w:r w:rsidRPr="009A3A34">
        <w:rPr>
          <w:rFonts w:ascii="Book Antiqua" w:hAnsi="Book Antiqua" w:cs="Times New Roman"/>
          <w:b/>
          <w:bCs/>
          <w:color w:val="auto"/>
        </w:rPr>
        <w:t>Discussion and Conclusions</w:t>
      </w:r>
      <w:bookmarkEnd w:id="50"/>
    </w:p>
    <w:p w14:paraId="0B7FDEC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w:t>
      </w:r>
      <w:r w:rsidRPr="009A3A34">
        <w:rPr>
          <w:rFonts w:ascii="Book Antiqua" w:hAnsi="Book Antiqua" w:cs="Times New Roman"/>
          <w:sz w:val="24"/>
          <w:szCs w:val="24"/>
        </w:rPr>
        <w:lastRenderedPageBreak/>
        <w:t xml:space="preserve">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1" w:name="_Toc147242820"/>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1"/>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Dex and Bukodi,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1EA8CD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w:t>
      </w:r>
      <w:r w:rsidRPr="009A3A34">
        <w:rPr>
          <w:rFonts w:ascii="Book Antiqua" w:hAnsi="Book Antiqua" w:cs="Times New Roman"/>
          <w:sz w:val="24"/>
          <w:szCs w:val="24"/>
        </w:rPr>
        <w:lastRenderedPageBreak/>
        <w:t xml:space="preserve">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nclusion of prior educational attainment alongside structural effects such as social class, sex, and housing tenure provide a much more complex relationship with </w:t>
      </w:r>
      <w:r w:rsidRPr="009A3A34">
        <w:rPr>
          <w:rFonts w:ascii="Book Antiqua" w:hAnsi="Book Antiqua" w:cs="Times New Roman"/>
          <w:sz w:val="24"/>
          <w:szCs w:val="24"/>
        </w:rPr>
        <w:lastRenderedPageBreak/>
        <w:t xml:space="preserve">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w:t>
      </w:r>
      <w:r w:rsidRPr="009A3A34">
        <w:rPr>
          <w:rFonts w:ascii="Book Antiqua" w:hAnsi="Book Antiqua" w:cs="Times New Roman"/>
          <w:sz w:val="24"/>
          <w:szCs w:val="24"/>
        </w:rPr>
        <w:lastRenderedPageBreak/>
        <w:t xml:space="preserve">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t>
      </w:r>
      <w:r w:rsidRPr="009A3A34">
        <w:rPr>
          <w:rFonts w:ascii="Book Antiqua" w:hAnsi="Book Antiqua" w:cs="Times New Roman"/>
          <w:sz w:val="24"/>
          <w:szCs w:val="24"/>
        </w:rPr>
        <w:lastRenderedPageBreak/>
        <w:t xml:space="preserve">whether they manifest throughout the life domain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2" w:name="_Toc147242769"/>
      <w:bookmarkStart w:id="53" w:name="_Hlk147595993"/>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2"/>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bookmarkEnd w:id="53"/>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4" w:name="_Toc147242770"/>
      <w:bookmarkStart w:id="55" w:name="_Hlk147596005"/>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4"/>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6"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6"/>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7"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bookmarkEnd w:id="55"/>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Pr="009A3A34" w:rsidRDefault="00C4762D"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58" w:name="_Toc147242821"/>
      <w:r w:rsidRPr="009A3A34">
        <w:rPr>
          <w:rFonts w:ascii="Book Antiqua" w:hAnsi="Book Antiqua" w:cs="Times New Roman"/>
          <w:b/>
          <w:bCs/>
          <w:color w:val="auto"/>
          <w:sz w:val="24"/>
          <w:szCs w:val="24"/>
        </w:rPr>
        <w:t>Data Citation</w:t>
      </w:r>
      <w:bookmarkEnd w:id="58"/>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59" w:name="_Toc147242822"/>
      <w:r w:rsidRPr="009A3A34">
        <w:rPr>
          <w:rFonts w:ascii="Book Antiqua" w:hAnsi="Book Antiqua" w:cs="Times New Roman"/>
          <w:b/>
          <w:bCs/>
          <w:color w:val="auto"/>
          <w:sz w:val="24"/>
          <w:szCs w:val="24"/>
        </w:rPr>
        <w:t>Bibliography</w:t>
      </w:r>
      <w:bookmarkEnd w:id="59"/>
    </w:p>
    <w:p w14:paraId="621CE7B4" w14:textId="77777777" w:rsidR="00D357A8" w:rsidRDefault="006655B4" w:rsidP="00D357A8">
      <w:pPr>
        <w:pStyle w:val="Bibliography"/>
        <w:rPr>
          <w:rFonts w:ascii="Times New Roman" w:hAnsi="Times New Roman"/>
        </w:rPr>
      </w:pPr>
      <w:r w:rsidRPr="009A3A34">
        <w:fldChar w:fldCharType="begin"/>
      </w:r>
      <w:r w:rsidRPr="009A3A34">
        <w:instrText xml:space="preserve"> ADDIN ZOTERO_BIBL {"uncited":[],"omitted":[],"custom":[]} CSL_BIBLIOGRAPHY </w:instrText>
      </w:r>
      <w:r w:rsidRPr="009A3A34">
        <w:fldChar w:fldCharType="separate"/>
      </w:r>
      <w:r w:rsidR="00D357A8">
        <w:rPr>
          <w:rFonts w:ascii="Times New Roman" w:hAnsi="Times New Roman"/>
        </w:rPr>
        <w:t>Allison, P. (2012a) ‘312-2012: Handling Missing Data by Maximum Likelihood’.</w:t>
      </w:r>
    </w:p>
    <w:p w14:paraId="09F1DE61" w14:textId="77777777" w:rsidR="00D357A8" w:rsidRDefault="00D357A8" w:rsidP="00D357A8">
      <w:pPr>
        <w:pStyle w:val="Bibliography"/>
        <w:rPr>
          <w:rFonts w:ascii="Times New Roman" w:hAnsi="Times New Roman"/>
        </w:rPr>
      </w:pPr>
      <w:r>
        <w:rPr>
          <w:rFonts w:ascii="Times New Roman" w:hAnsi="Times New Roman"/>
        </w:rPr>
        <w:t xml:space="preserve">Allison, P. (2012b) ‘Why Maximum Likelihood is Better Than Multiple Imputation’, </w:t>
      </w:r>
      <w:r>
        <w:rPr>
          <w:rFonts w:ascii="Times New Roman" w:hAnsi="Times New Roman"/>
          <w:i/>
          <w:iCs/>
        </w:rPr>
        <w:t>Statistical Horizons</w:t>
      </w:r>
      <w:r>
        <w:rPr>
          <w:rFonts w:ascii="Times New Roman" w:hAnsi="Times New Roman"/>
        </w:rPr>
        <w:t>, 9 July. Available at: https://statisticalhorizons.com/ml-better-than-mi/ (Accessed: 15 May 2023).</w:t>
      </w:r>
    </w:p>
    <w:p w14:paraId="1EECD7A1" w14:textId="77777777" w:rsidR="00D357A8" w:rsidRDefault="00D357A8" w:rsidP="00D357A8">
      <w:pPr>
        <w:pStyle w:val="Bibliography"/>
        <w:rPr>
          <w:rFonts w:ascii="Times New Roman" w:hAnsi="Times New Roman"/>
        </w:rPr>
      </w:pPr>
      <w:r>
        <w:rPr>
          <w:rFonts w:ascii="Times New Roman" w:hAnsi="Times New Roman"/>
        </w:rPr>
        <w:t xml:space="preserve">Allison, P. (2015) ‘Maximum Likelihood is Better than Multiple Imputation: Part II’, </w:t>
      </w:r>
      <w:r>
        <w:rPr>
          <w:rFonts w:ascii="Times New Roman" w:hAnsi="Times New Roman"/>
          <w:i/>
          <w:iCs/>
        </w:rPr>
        <w:t>Statistical Horizons</w:t>
      </w:r>
      <w:r>
        <w:rPr>
          <w:rFonts w:ascii="Times New Roman" w:hAnsi="Times New Roman"/>
        </w:rPr>
        <w:t>, 5 May. Available at: https://statisticalhorizons.com/ml-is-better-than-mi/ (Accessed: 15 May 2023).</w:t>
      </w:r>
    </w:p>
    <w:p w14:paraId="7F18EB4A" w14:textId="77777777" w:rsidR="00D357A8" w:rsidRDefault="00D357A8" w:rsidP="00D357A8">
      <w:pPr>
        <w:pStyle w:val="Bibliography"/>
        <w:rPr>
          <w:rFonts w:ascii="Times New Roman" w:hAnsi="Times New Roman"/>
        </w:rPr>
      </w:pPr>
      <w:r>
        <w:rPr>
          <w:rFonts w:ascii="Times New Roman" w:hAnsi="Times New Roman"/>
        </w:rPr>
        <w:t xml:space="preserve">Anders, J. and Dorsett, R. (2017) ‘What young English people do once they reach school-leaving age: A cross-cohort comparison for the last 30 years’, </w:t>
      </w:r>
      <w:r>
        <w:rPr>
          <w:rFonts w:ascii="Times New Roman" w:hAnsi="Times New Roman"/>
          <w:i/>
          <w:iCs/>
        </w:rPr>
        <w:t>Longitudinal and Life Course Studies</w:t>
      </w:r>
      <w:r>
        <w:rPr>
          <w:rFonts w:ascii="Times New Roman" w:hAnsi="Times New Roman"/>
        </w:rPr>
        <w:t>, 8(1). Available at: https://doi.org/10.14301/llcs.v8i1.399.</w:t>
      </w:r>
    </w:p>
    <w:p w14:paraId="7A0771BC" w14:textId="77777777" w:rsidR="00D357A8" w:rsidRDefault="00D357A8" w:rsidP="00D357A8">
      <w:pPr>
        <w:pStyle w:val="Bibliography"/>
        <w:rPr>
          <w:rFonts w:ascii="Times New Roman" w:hAnsi="Times New Roman"/>
        </w:rPr>
      </w:pPr>
      <w:r>
        <w:rPr>
          <w:rFonts w:ascii="Times New Roman" w:hAnsi="Times New Roman"/>
        </w:rPr>
        <w:t xml:space="preserve">Arulampalam, W. and Booth, A.L. (1997) ‘Who gets over the training hurdle? A study of the training experiences of young men and women in Britain’, </w:t>
      </w:r>
      <w:r>
        <w:rPr>
          <w:rFonts w:ascii="Times New Roman" w:hAnsi="Times New Roman"/>
          <w:i/>
          <w:iCs/>
        </w:rPr>
        <w:t>Journal of Population Economics</w:t>
      </w:r>
      <w:r>
        <w:rPr>
          <w:rFonts w:ascii="Times New Roman" w:hAnsi="Times New Roman"/>
        </w:rPr>
        <w:t>, 10(2), pp. 197–217. Available at: https://doi.org/10.1007/s001480050038.</w:t>
      </w:r>
    </w:p>
    <w:p w14:paraId="0AA3433E" w14:textId="77777777" w:rsidR="00D357A8" w:rsidRDefault="00D357A8" w:rsidP="00D357A8">
      <w:pPr>
        <w:pStyle w:val="Bibliography"/>
        <w:rPr>
          <w:rFonts w:ascii="Times New Roman" w:hAnsi="Times New Roman"/>
        </w:rPr>
      </w:pPr>
      <w:r>
        <w:rPr>
          <w:rFonts w:ascii="Times New Roman" w:hAnsi="Times New Roman"/>
        </w:rPr>
        <w:t xml:space="preserve">Arulampalam, W.N. and Booth, A.L. (2001) ‘Learning and Earning: Do Multiple Training Events Pay? A Decade of Evidence from a Cohort of Young British Men’, </w:t>
      </w:r>
      <w:r>
        <w:rPr>
          <w:rFonts w:ascii="Times New Roman" w:hAnsi="Times New Roman"/>
          <w:i/>
          <w:iCs/>
        </w:rPr>
        <w:t>Economica</w:t>
      </w:r>
      <w:r>
        <w:rPr>
          <w:rFonts w:ascii="Times New Roman" w:hAnsi="Times New Roman"/>
        </w:rPr>
        <w:t>, 68(271), pp. 379–400. Available at: https://doi.org/10.1111/1468-0335.00252.</w:t>
      </w:r>
    </w:p>
    <w:p w14:paraId="3457646F" w14:textId="77777777" w:rsidR="00D357A8" w:rsidRDefault="00D357A8" w:rsidP="00D357A8">
      <w:pPr>
        <w:pStyle w:val="Bibliography"/>
        <w:rPr>
          <w:rFonts w:ascii="Times New Roman" w:hAnsi="Times New Roman"/>
        </w:rPr>
      </w:pPr>
      <w:r>
        <w:rPr>
          <w:rFonts w:ascii="Times New Roman" w:hAnsi="Times New Roman"/>
        </w:rPr>
        <w:lastRenderedPageBreak/>
        <w:t xml:space="preserve">Beck, U. (2002) </w:t>
      </w:r>
      <w:r>
        <w:rPr>
          <w:rFonts w:ascii="Times New Roman" w:hAnsi="Times New Roman"/>
          <w:i/>
          <w:iCs/>
        </w:rPr>
        <w:t>Individualisation: Institutionalized Individualism and its Social and Political Consequences</w:t>
      </w:r>
      <w:r>
        <w:rPr>
          <w:rFonts w:ascii="Times New Roman" w:hAnsi="Times New Roman"/>
        </w:rPr>
        <w:t>. SAGE Publications.</w:t>
      </w:r>
    </w:p>
    <w:p w14:paraId="17B4D809" w14:textId="77777777" w:rsidR="00D357A8" w:rsidRDefault="00D357A8" w:rsidP="00D357A8">
      <w:pPr>
        <w:pStyle w:val="Bibliography"/>
        <w:rPr>
          <w:rFonts w:ascii="Times New Roman" w:hAnsi="Times New Roman"/>
        </w:rPr>
      </w:pPr>
      <w:r>
        <w:rPr>
          <w:rFonts w:ascii="Times New Roman" w:hAnsi="Times New Roman"/>
        </w:rPr>
        <w:t xml:space="preserve">Beck, U. (2014) </w:t>
      </w:r>
      <w:r>
        <w:rPr>
          <w:rFonts w:ascii="Times New Roman" w:hAnsi="Times New Roman"/>
          <w:i/>
          <w:iCs/>
        </w:rPr>
        <w:t>The brave new world of work</w:t>
      </w:r>
      <w:r>
        <w:rPr>
          <w:rFonts w:ascii="Times New Roman" w:hAnsi="Times New Roman"/>
        </w:rPr>
        <w:t>. John Wiley &amp; Sons.</w:t>
      </w:r>
    </w:p>
    <w:p w14:paraId="0FD07F5B" w14:textId="77777777" w:rsidR="00D357A8" w:rsidRDefault="00D357A8" w:rsidP="00D357A8">
      <w:pPr>
        <w:pStyle w:val="Bibliography"/>
        <w:rPr>
          <w:rFonts w:ascii="Times New Roman" w:hAnsi="Times New Roman"/>
        </w:rPr>
      </w:pPr>
      <w:r>
        <w:rPr>
          <w:rFonts w:ascii="Times New Roman" w:hAnsi="Times New Roman"/>
        </w:rPr>
        <w:t xml:space="preserve">Beck, U., Giddens, A. and Lash, S. (1994) </w:t>
      </w:r>
      <w:r>
        <w:rPr>
          <w:rFonts w:ascii="Times New Roman" w:hAnsi="Times New Roman"/>
          <w:i/>
          <w:iCs/>
        </w:rPr>
        <w:t>Reflexive modernization: Politics, tradition and aesthetics in the modern social order</w:t>
      </w:r>
      <w:r>
        <w:rPr>
          <w:rFonts w:ascii="Times New Roman" w:hAnsi="Times New Roman"/>
        </w:rPr>
        <w:t>. Stanford University Press.</w:t>
      </w:r>
    </w:p>
    <w:p w14:paraId="4CB26E5F" w14:textId="77777777" w:rsidR="00D357A8" w:rsidRDefault="00D357A8" w:rsidP="00D357A8">
      <w:pPr>
        <w:pStyle w:val="Bibliography"/>
        <w:rPr>
          <w:rFonts w:ascii="Times New Roman" w:hAnsi="Times New Roman"/>
        </w:rPr>
      </w:pPr>
      <w:r>
        <w:rPr>
          <w:rFonts w:ascii="Times New Roman" w:hAnsi="Times New Roman"/>
        </w:rPr>
        <w:t xml:space="preserve">Bergman, M.M. and Joye, D. (2001) ‘Comparing Social Stratification Schemas: CAMSIS, CSP-CH, Goldthorpe, ISCO-88, Treiman, and Wright’, </w:t>
      </w:r>
      <w:r>
        <w:rPr>
          <w:rFonts w:ascii="Times New Roman" w:hAnsi="Times New Roman"/>
          <w:i/>
          <w:iCs/>
        </w:rPr>
        <w:t>Cambridge studies in Social research</w:t>
      </w:r>
      <w:r>
        <w:rPr>
          <w:rFonts w:ascii="Times New Roman" w:hAnsi="Times New Roman"/>
        </w:rPr>
        <w:t>, p. 53.</w:t>
      </w:r>
    </w:p>
    <w:p w14:paraId="744101B5" w14:textId="77777777" w:rsidR="00D357A8" w:rsidRDefault="00D357A8" w:rsidP="00D357A8">
      <w:pPr>
        <w:pStyle w:val="Bibliography"/>
        <w:rPr>
          <w:rFonts w:ascii="Times New Roman" w:hAnsi="Times New Roman"/>
        </w:rPr>
      </w:pPr>
      <w:r>
        <w:rPr>
          <w:rFonts w:ascii="Times New Roman" w:hAnsi="Times New Roman"/>
        </w:rPr>
        <w:t xml:space="preserve">Bernardi, L., Huinink, J. and Settersten, R.A. (2019) ‘The life course cube: A tool for studying lives’, </w:t>
      </w:r>
      <w:r>
        <w:rPr>
          <w:rFonts w:ascii="Times New Roman" w:hAnsi="Times New Roman"/>
          <w:i/>
          <w:iCs/>
        </w:rPr>
        <w:t>Advances in Life Course Research</w:t>
      </w:r>
      <w:r>
        <w:rPr>
          <w:rFonts w:ascii="Times New Roman" w:hAnsi="Times New Roman"/>
        </w:rPr>
        <w:t>, 41, p. 100258. Available at: https://doi.org/10.1016/j.alcr.2018.11.004.</w:t>
      </w:r>
    </w:p>
    <w:p w14:paraId="7CEB7CBA" w14:textId="77777777" w:rsidR="00D357A8" w:rsidRDefault="00D357A8" w:rsidP="00D357A8">
      <w:pPr>
        <w:pStyle w:val="Bibliography"/>
        <w:rPr>
          <w:rFonts w:ascii="Times New Roman" w:hAnsi="Times New Roman"/>
        </w:rPr>
      </w:pPr>
      <w:r>
        <w:rPr>
          <w:rFonts w:ascii="Times New Roman" w:hAnsi="Times New Roman"/>
        </w:rPr>
        <w:t xml:space="preserve">Blanchflower, D. and Lynch, L. (1992) </w:t>
      </w:r>
      <w:r>
        <w:rPr>
          <w:rFonts w:ascii="Times New Roman" w:hAnsi="Times New Roman"/>
          <w:i/>
          <w:iCs/>
        </w:rPr>
        <w:t>Training at Work: A Comparison of U.S. and British Youths</w:t>
      </w:r>
      <w:r>
        <w:rPr>
          <w:rFonts w:ascii="Times New Roman" w:hAnsi="Times New Roman"/>
        </w:rPr>
        <w:t>. w4037. Cambridge, MA: National Bureau of Economic Research, p. w4037. Available at: https://doi.org/10.3386/w4037.</w:t>
      </w:r>
    </w:p>
    <w:p w14:paraId="711CF510" w14:textId="77777777" w:rsidR="00D357A8" w:rsidRDefault="00D357A8" w:rsidP="00D357A8">
      <w:pPr>
        <w:pStyle w:val="Bibliography"/>
        <w:rPr>
          <w:rFonts w:ascii="Times New Roman" w:hAnsi="Times New Roman"/>
        </w:rPr>
      </w:pPr>
      <w:r>
        <w:rPr>
          <w:rFonts w:ascii="Times New Roman" w:hAnsi="Times New Roman"/>
        </w:rPr>
        <w:t xml:space="preserve">Blanden, J. and Macmillan, L. (2014) ‘Education and Intergenerational Mobility: Help or Hindrance?’, </w:t>
      </w:r>
      <w:r>
        <w:rPr>
          <w:rFonts w:ascii="Times New Roman" w:hAnsi="Times New Roman"/>
          <w:i/>
          <w:iCs/>
        </w:rPr>
        <w:t>Centre for Analysis of Social Exclusion</w:t>
      </w:r>
      <w:r>
        <w:rPr>
          <w:rFonts w:ascii="Times New Roman" w:hAnsi="Times New Roman"/>
        </w:rPr>
        <w:t xml:space="preserve"> [Preprint].</w:t>
      </w:r>
    </w:p>
    <w:p w14:paraId="7EF24CA3" w14:textId="77777777" w:rsidR="00D357A8" w:rsidRDefault="00D357A8" w:rsidP="00D357A8">
      <w:pPr>
        <w:pStyle w:val="Bibliography"/>
        <w:rPr>
          <w:rFonts w:ascii="Times New Roman" w:hAnsi="Times New Roman"/>
        </w:rPr>
      </w:pPr>
      <w:r>
        <w:rPr>
          <w:rFonts w:ascii="Times New Roman" w:hAnsi="Times New Roman"/>
        </w:rPr>
        <w:t xml:space="preserve">Blundell, R. </w:t>
      </w:r>
      <w:r>
        <w:rPr>
          <w:rFonts w:ascii="Times New Roman" w:hAnsi="Times New Roman"/>
          <w:i/>
          <w:iCs/>
        </w:rPr>
        <w:t>et al.</w:t>
      </w:r>
      <w:r>
        <w:rPr>
          <w:rFonts w:ascii="Times New Roman" w:hAnsi="Times New Roman"/>
        </w:rPr>
        <w:t xml:space="preserve"> (2000) ‘The Returns to Higher Education in Britain: Evidence From a British Cohort’, </w:t>
      </w:r>
      <w:r>
        <w:rPr>
          <w:rFonts w:ascii="Times New Roman" w:hAnsi="Times New Roman"/>
          <w:i/>
          <w:iCs/>
        </w:rPr>
        <w:t>The Economic Journal</w:t>
      </w:r>
      <w:r>
        <w:rPr>
          <w:rFonts w:ascii="Times New Roman" w:hAnsi="Times New Roman"/>
        </w:rPr>
        <w:t>, 110(461), pp. F82–F99. Available at: https://doi.org/10.1111/1468-0297.00508.</w:t>
      </w:r>
    </w:p>
    <w:p w14:paraId="307303B9" w14:textId="77777777" w:rsidR="00D357A8" w:rsidRDefault="00D357A8" w:rsidP="00D357A8">
      <w:pPr>
        <w:pStyle w:val="Bibliography"/>
        <w:rPr>
          <w:rFonts w:ascii="Times New Roman" w:hAnsi="Times New Roman"/>
        </w:rPr>
      </w:pPr>
      <w:r>
        <w:rPr>
          <w:rFonts w:ascii="Times New Roman" w:hAnsi="Times New Roman"/>
        </w:rPr>
        <w:t xml:space="preserve">Blundell, R., Dearden, L. and Sianesi, B. (2001) ‘Estimating the Returns to Education: Models, Methods and Results’, </w:t>
      </w:r>
      <w:r>
        <w:rPr>
          <w:rFonts w:ascii="Times New Roman" w:hAnsi="Times New Roman"/>
          <w:i/>
          <w:iCs/>
        </w:rPr>
        <w:t>Centre for the Economics of Education</w:t>
      </w:r>
      <w:r>
        <w:rPr>
          <w:rFonts w:ascii="Times New Roman" w:hAnsi="Times New Roman"/>
        </w:rPr>
        <w:t xml:space="preserve"> [Preprint].</w:t>
      </w:r>
    </w:p>
    <w:p w14:paraId="4762A972" w14:textId="77777777" w:rsidR="00D357A8" w:rsidRDefault="00D357A8" w:rsidP="00D357A8">
      <w:pPr>
        <w:pStyle w:val="Bibliography"/>
        <w:rPr>
          <w:rFonts w:ascii="Times New Roman" w:hAnsi="Times New Roman"/>
        </w:rPr>
      </w:pPr>
      <w:r>
        <w:rPr>
          <w:rFonts w:ascii="Times New Roman" w:hAnsi="Times New Roman"/>
        </w:rPr>
        <w:t xml:space="preserve">Booth, A.L. and Satchell, S.E. (1994) ‘APPRENTICESHIPS AND JOB TENURE’, </w:t>
      </w:r>
      <w:r>
        <w:rPr>
          <w:rFonts w:ascii="Times New Roman" w:hAnsi="Times New Roman"/>
          <w:i/>
          <w:iCs/>
        </w:rPr>
        <w:t>Oxford Economic Papers</w:t>
      </w:r>
      <w:r>
        <w:rPr>
          <w:rFonts w:ascii="Times New Roman" w:hAnsi="Times New Roman"/>
        </w:rPr>
        <w:t>, 46(4), pp. 676–695. Available at: https://doi.org/10.1093/oxfordjournals.oep.a042153.</w:t>
      </w:r>
    </w:p>
    <w:p w14:paraId="2F0B6111" w14:textId="77777777" w:rsidR="00D357A8" w:rsidRDefault="00D357A8" w:rsidP="00D357A8">
      <w:pPr>
        <w:pStyle w:val="Bibliography"/>
        <w:rPr>
          <w:rFonts w:ascii="Times New Roman" w:hAnsi="Times New Roman"/>
        </w:rPr>
      </w:pPr>
      <w:r>
        <w:rPr>
          <w:rFonts w:ascii="Times New Roman" w:hAnsi="Times New Roman"/>
        </w:rPr>
        <w:t xml:space="preserve">Bottero, W. (2004) ‘Class Identities and the Identity of Class’, </w:t>
      </w:r>
      <w:r>
        <w:rPr>
          <w:rFonts w:ascii="Times New Roman" w:hAnsi="Times New Roman"/>
          <w:i/>
          <w:iCs/>
        </w:rPr>
        <w:t>Sociology</w:t>
      </w:r>
      <w:r>
        <w:rPr>
          <w:rFonts w:ascii="Times New Roman" w:hAnsi="Times New Roman"/>
        </w:rPr>
        <w:t>, 38(5), pp. 985–1003. Available at: https://doi.org/10.1177/0038038504047182.</w:t>
      </w:r>
    </w:p>
    <w:p w14:paraId="62979D2B" w14:textId="77777777" w:rsidR="00D357A8" w:rsidRDefault="00D357A8" w:rsidP="00D357A8">
      <w:pPr>
        <w:pStyle w:val="Bibliography"/>
        <w:rPr>
          <w:rFonts w:ascii="Times New Roman" w:hAnsi="Times New Roman"/>
        </w:rPr>
      </w:pPr>
      <w:r>
        <w:rPr>
          <w:rFonts w:ascii="Times New Roman" w:hAnsi="Times New Roman"/>
        </w:rPr>
        <w:t xml:space="preserve">Brunello, G. and Rocco, L. (2017) ‘The Labor Market Effects of Academic and Vocational Education over the Life Cycle: Evidence Based on a British Cohort’, </w:t>
      </w:r>
      <w:r>
        <w:rPr>
          <w:rFonts w:ascii="Times New Roman" w:hAnsi="Times New Roman"/>
          <w:i/>
          <w:iCs/>
        </w:rPr>
        <w:t>Journal of Human Capital</w:t>
      </w:r>
      <w:r>
        <w:rPr>
          <w:rFonts w:ascii="Times New Roman" w:hAnsi="Times New Roman"/>
        </w:rPr>
        <w:t>, 11(1), pp. 106–166. Available at: https://doi.org/10.1086/690234.</w:t>
      </w:r>
    </w:p>
    <w:p w14:paraId="6D756C36" w14:textId="77777777" w:rsidR="00D357A8" w:rsidRDefault="00D357A8" w:rsidP="00D357A8">
      <w:pPr>
        <w:pStyle w:val="Bibliography"/>
        <w:rPr>
          <w:rFonts w:ascii="Times New Roman" w:hAnsi="Times New Roman"/>
        </w:rPr>
      </w:pPr>
      <w:r>
        <w:rPr>
          <w:rFonts w:ascii="Times New Roman" w:hAnsi="Times New Roman"/>
        </w:rPr>
        <w:t xml:space="preserve">Bukodi, E., Goldthorpe, J.H. and Kuha, J. (2017) ‘The pattern of social fluidity within the British class structure: a topological model’, </w:t>
      </w:r>
      <w:r>
        <w:rPr>
          <w:rFonts w:ascii="Times New Roman" w:hAnsi="Times New Roman"/>
          <w:i/>
          <w:iCs/>
        </w:rPr>
        <w:t>Journal of the Royal Statistical Society: Series A (Statistics in Society)</w:t>
      </w:r>
      <w:r>
        <w:rPr>
          <w:rFonts w:ascii="Times New Roman" w:hAnsi="Times New Roman"/>
        </w:rPr>
        <w:t>, 180(3), pp. 841–862. Available at: https://doi.org/10.1111/rssa.12234.</w:t>
      </w:r>
    </w:p>
    <w:p w14:paraId="4CC53B8B" w14:textId="77777777" w:rsidR="00D357A8" w:rsidRDefault="00D357A8" w:rsidP="00D357A8">
      <w:pPr>
        <w:pStyle w:val="Bibliography"/>
        <w:rPr>
          <w:rFonts w:ascii="Times New Roman" w:hAnsi="Times New Roman"/>
        </w:rPr>
      </w:pPr>
      <w:r>
        <w:rPr>
          <w:rFonts w:ascii="Times New Roman" w:hAnsi="Times New Roman"/>
        </w:rPr>
        <w:t xml:space="preserve">Bynner, J. (1998a) ‘Britain’s birth cohort studies: their use in the study of children’, </w:t>
      </w:r>
      <w:r>
        <w:rPr>
          <w:rFonts w:ascii="Times New Roman" w:hAnsi="Times New Roman"/>
          <w:i/>
          <w:iCs/>
        </w:rPr>
        <w:t>Children &amp; Society</w:t>
      </w:r>
      <w:r>
        <w:rPr>
          <w:rFonts w:ascii="Times New Roman" w:hAnsi="Times New Roman"/>
        </w:rPr>
        <w:t>, 12(5), pp. 390–395. Available at: https://doi.org/10.1111/j.1099-0860.1998.tb00095.x.</w:t>
      </w:r>
    </w:p>
    <w:p w14:paraId="458A1AF0" w14:textId="77777777" w:rsidR="00D357A8" w:rsidRDefault="00D357A8" w:rsidP="00D357A8">
      <w:pPr>
        <w:pStyle w:val="Bibliography"/>
        <w:rPr>
          <w:rFonts w:ascii="Times New Roman" w:hAnsi="Times New Roman"/>
        </w:rPr>
      </w:pPr>
      <w:r>
        <w:rPr>
          <w:rFonts w:ascii="Times New Roman" w:hAnsi="Times New Roman"/>
        </w:rPr>
        <w:t xml:space="preserve">Bynner, J. (1998b) ‘Education and Family Components of Identity in the Transition from School to Work’, </w:t>
      </w:r>
      <w:r>
        <w:rPr>
          <w:rFonts w:ascii="Times New Roman" w:hAnsi="Times New Roman"/>
          <w:i/>
          <w:iCs/>
        </w:rPr>
        <w:t>International Journal of Behavioral Development</w:t>
      </w:r>
      <w:r>
        <w:rPr>
          <w:rFonts w:ascii="Times New Roman" w:hAnsi="Times New Roman"/>
        </w:rPr>
        <w:t>, 22(1), pp. 29–53. Available at: https://doi.org/10.1080/016502598384504.</w:t>
      </w:r>
    </w:p>
    <w:p w14:paraId="5E38420D" w14:textId="77777777" w:rsidR="00D357A8" w:rsidRDefault="00D357A8" w:rsidP="00D357A8">
      <w:pPr>
        <w:pStyle w:val="Bibliography"/>
        <w:rPr>
          <w:rFonts w:ascii="Times New Roman" w:hAnsi="Times New Roman"/>
        </w:rPr>
      </w:pPr>
      <w:r>
        <w:rPr>
          <w:rFonts w:ascii="Times New Roman" w:hAnsi="Times New Roman"/>
        </w:rPr>
        <w:t xml:space="preserve">Bynner, J. (2005) ‘Rethinking the Youth Phase of the Life-course: The Case for Emerging Adulthood?’, </w:t>
      </w:r>
      <w:r>
        <w:rPr>
          <w:rFonts w:ascii="Times New Roman" w:hAnsi="Times New Roman"/>
          <w:i/>
          <w:iCs/>
        </w:rPr>
        <w:t>Journal of Youth Studies</w:t>
      </w:r>
      <w:r>
        <w:rPr>
          <w:rFonts w:ascii="Times New Roman" w:hAnsi="Times New Roman"/>
        </w:rPr>
        <w:t>, 8(4), pp. 367–384. Available at: https://doi.org/10.1080/13676260500431628.</w:t>
      </w:r>
    </w:p>
    <w:p w14:paraId="2F4AD6E6" w14:textId="77777777" w:rsidR="00D357A8" w:rsidRDefault="00D357A8" w:rsidP="00D357A8">
      <w:pPr>
        <w:pStyle w:val="Bibliography"/>
        <w:rPr>
          <w:rFonts w:ascii="Times New Roman" w:hAnsi="Times New Roman"/>
        </w:rPr>
      </w:pPr>
      <w:r>
        <w:rPr>
          <w:rFonts w:ascii="Times New Roman" w:hAnsi="Times New Roman"/>
        </w:rPr>
        <w:lastRenderedPageBreak/>
        <w:t xml:space="preserve">Bynner, J. (2012) ‘Policy Reflections Guided by Longitudinal Study, Youth Training, Social Exclusion, and More Recently Neet’, </w:t>
      </w:r>
      <w:r>
        <w:rPr>
          <w:rFonts w:ascii="Times New Roman" w:hAnsi="Times New Roman"/>
          <w:i/>
          <w:iCs/>
        </w:rPr>
        <w:t>British Journal of Educational Studies</w:t>
      </w:r>
      <w:r>
        <w:rPr>
          <w:rFonts w:ascii="Times New Roman" w:hAnsi="Times New Roman"/>
        </w:rPr>
        <w:t>, 60(1), pp. 39–52. Available at: https://doi.org/10.1080/00071005.2011.650943.</w:t>
      </w:r>
    </w:p>
    <w:p w14:paraId="6522F7CA" w14:textId="77777777" w:rsidR="00D357A8" w:rsidRDefault="00D357A8" w:rsidP="00D357A8">
      <w:pPr>
        <w:pStyle w:val="Bibliography"/>
        <w:rPr>
          <w:rFonts w:ascii="Times New Roman" w:hAnsi="Times New Roman"/>
        </w:rPr>
      </w:pPr>
      <w:r>
        <w:rPr>
          <w:rFonts w:ascii="Times New Roman" w:hAnsi="Times New Roman"/>
        </w:rPr>
        <w:t xml:space="preserve">Bynner, J. and Joshi, H. (2002) ‘Equality and Opportunity in Education: Evidence from the 1958 and 1970 birth cohort studies’, </w:t>
      </w:r>
      <w:r>
        <w:rPr>
          <w:rFonts w:ascii="Times New Roman" w:hAnsi="Times New Roman"/>
          <w:i/>
          <w:iCs/>
        </w:rPr>
        <w:t>Oxford Review of Education</w:t>
      </w:r>
      <w:r>
        <w:rPr>
          <w:rFonts w:ascii="Times New Roman" w:hAnsi="Times New Roman"/>
        </w:rPr>
        <w:t>, 28(4), pp. 405–425. Available at: https://doi.org/10.1080/0305498022000013599.</w:t>
      </w:r>
    </w:p>
    <w:p w14:paraId="0988F01B" w14:textId="77777777" w:rsidR="00D357A8" w:rsidRDefault="00D357A8" w:rsidP="00D357A8">
      <w:pPr>
        <w:pStyle w:val="Bibliography"/>
        <w:rPr>
          <w:rFonts w:ascii="Times New Roman" w:hAnsi="Times New Roman"/>
        </w:rPr>
      </w:pPr>
      <w:r>
        <w:rPr>
          <w:rFonts w:ascii="Times New Roman" w:hAnsi="Times New Roman"/>
        </w:rPr>
        <w:t xml:space="preserve">Bynner, J. and Joshi, H. (2007) ‘BUILDING THE EVIDENCE BASE FROM LONGITUDINAL DATA: The aims, content and achievements of the British birth cohort studies’, </w:t>
      </w:r>
      <w:r>
        <w:rPr>
          <w:rFonts w:ascii="Times New Roman" w:hAnsi="Times New Roman"/>
          <w:i/>
          <w:iCs/>
        </w:rPr>
        <w:t>Innovation: The European Journal of Social Science Research</w:t>
      </w:r>
      <w:r>
        <w:rPr>
          <w:rFonts w:ascii="Times New Roman" w:hAnsi="Times New Roman"/>
        </w:rPr>
        <w:t>, 20(2), pp. 159–179. Available at: https://doi.org/10.1080/13511610701502255.</w:t>
      </w:r>
    </w:p>
    <w:p w14:paraId="656FE89D" w14:textId="77777777" w:rsidR="00D357A8" w:rsidRDefault="00D357A8" w:rsidP="00D357A8">
      <w:pPr>
        <w:pStyle w:val="Bibliography"/>
        <w:rPr>
          <w:rFonts w:ascii="Times New Roman" w:hAnsi="Times New Roman"/>
        </w:rPr>
      </w:pPr>
      <w:r>
        <w:rPr>
          <w:rFonts w:ascii="Times New Roman" w:hAnsi="Times New Roman"/>
        </w:rPr>
        <w:t xml:space="preserve">Bynner, J. and Parsons, S. (2000) ‘Marginalization and Value Shifts under the Changing Economic Circumstances Surrounding the Transition to Work: A Comparison of Cohorts Born in 1958 and 1970’, </w:t>
      </w:r>
      <w:r>
        <w:rPr>
          <w:rFonts w:ascii="Times New Roman" w:hAnsi="Times New Roman"/>
          <w:i/>
          <w:iCs/>
        </w:rPr>
        <w:t>Journal of Youth Studies</w:t>
      </w:r>
      <w:r>
        <w:rPr>
          <w:rFonts w:ascii="Times New Roman" w:hAnsi="Times New Roman"/>
        </w:rPr>
        <w:t>, 3(3), pp. 237–249. Available at: https://doi.org/10.1080/713684379.</w:t>
      </w:r>
    </w:p>
    <w:p w14:paraId="113BC0B4" w14:textId="77777777" w:rsidR="00D357A8" w:rsidRDefault="00D357A8" w:rsidP="00D357A8">
      <w:pPr>
        <w:pStyle w:val="Bibliography"/>
        <w:rPr>
          <w:rFonts w:ascii="Times New Roman" w:hAnsi="Times New Roman"/>
        </w:rPr>
      </w:pPr>
      <w:r>
        <w:rPr>
          <w:rFonts w:ascii="Times New Roman" w:hAnsi="Times New Roman"/>
        </w:rPr>
        <w:t xml:space="preserve">Bynner, J., Wiggins, R. and Parsons, S. (1996) ‘AN EXPLORATORY COMPARATIVE ANALYSIS OF DATA COLLECTED IN THE 1958 AND 1970 BRITISH BIRTH COHORT STUDIES’:, </w:t>
      </w:r>
      <w:r>
        <w:rPr>
          <w:rFonts w:ascii="Times New Roman" w:hAnsi="Times New Roman"/>
          <w:i/>
          <w:iCs/>
        </w:rPr>
        <w:t>Conference of the International Sociological Association</w:t>
      </w:r>
      <w:r>
        <w:rPr>
          <w:rFonts w:ascii="Times New Roman" w:hAnsi="Times New Roman"/>
        </w:rPr>
        <w:t xml:space="preserve"> [Preprint].</w:t>
      </w:r>
    </w:p>
    <w:p w14:paraId="3C5C81EC" w14:textId="77777777" w:rsidR="00D357A8" w:rsidRDefault="00D357A8" w:rsidP="00D357A8">
      <w:pPr>
        <w:pStyle w:val="Bibliography"/>
        <w:rPr>
          <w:rFonts w:ascii="Times New Roman" w:hAnsi="Times New Roman"/>
        </w:rPr>
      </w:pPr>
      <w:r>
        <w:rPr>
          <w:rFonts w:ascii="Times New Roman" w:hAnsi="Times New Roman"/>
        </w:rPr>
        <w:t xml:space="preserve">Carpenter, J.R. and Kenward, M. (2012) </w:t>
      </w:r>
      <w:r>
        <w:rPr>
          <w:rFonts w:ascii="Times New Roman" w:hAnsi="Times New Roman"/>
          <w:i/>
          <w:iCs/>
        </w:rPr>
        <w:t>Multiple imputation and its application</w:t>
      </w:r>
      <w:r>
        <w:rPr>
          <w:rFonts w:ascii="Times New Roman" w:hAnsi="Times New Roman"/>
        </w:rPr>
        <w:t>. John Wiley &amp; Sons.</w:t>
      </w:r>
    </w:p>
    <w:p w14:paraId="43F10DFB" w14:textId="77777777" w:rsidR="00D357A8" w:rsidRDefault="00D357A8" w:rsidP="00D357A8">
      <w:pPr>
        <w:pStyle w:val="Bibliography"/>
        <w:rPr>
          <w:rFonts w:ascii="Times New Roman" w:hAnsi="Times New Roman"/>
        </w:rPr>
      </w:pPr>
      <w:r>
        <w:rPr>
          <w:rFonts w:ascii="Times New Roman" w:hAnsi="Times New Roman"/>
        </w:rPr>
        <w:t xml:space="preserve">Cebulla, A. and Tomaszewski, W. (2013) ‘The demise of certainty: shifts in aspirations and achievement at the turn of the century’, </w:t>
      </w:r>
      <w:r>
        <w:rPr>
          <w:rFonts w:ascii="Times New Roman" w:hAnsi="Times New Roman"/>
          <w:i/>
          <w:iCs/>
        </w:rPr>
        <w:t>International Journal of Adolescence and Youth</w:t>
      </w:r>
      <w:r>
        <w:rPr>
          <w:rFonts w:ascii="Times New Roman" w:hAnsi="Times New Roman"/>
        </w:rPr>
        <w:t>, 18(3), pp. 141–157. Available at: https://doi.org/10.1080/02673843.2013.767743.</w:t>
      </w:r>
    </w:p>
    <w:p w14:paraId="11B22875" w14:textId="77777777" w:rsidR="00D357A8" w:rsidRDefault="00D357A8" w:rsidP="00D357A8">
      <w:pPr>
        <w:pStyle w:val="Bibliography"/>
        <w:rPr>
          <w:rFonts w:ascii="Times New Roman" w:hAnsi="Times New Roman"/>
        </w:rPr>
      </w:pPr>
      <w:r>
        <w:rPr>
          <w:rFonts w:ascii="Times New Roman" w:hAnsi="Times New Roman"/>
        </w:rPr>
        <w:t>Chevalier, A. and Lanot, G. (2001) ‘The Relative Effect of Family and Financial Characteristics on Educational Achievement’, p. 32.</w:t>
      </w:r>
    </w:p>
    <w:p w14:paraId="7AC6D4E9" w14:textId="77777777" w:rsidR="00D357A8" w:rsidRDefault="00D357A8" w:rsidP="00D357A8">
      <w:pPr>
        <w:pStyle w:val="Bibliography"/>
        <w:rPr>
          <w:rFonts w:ascii="Times New Roman" w:hAnsi="Times New Roman"/>
        </w:rPr>
      </w:pPr>
      <w:r>
        <w:rPr>
          <w:rFonts w:ascii="Times New Roman" w:hAnsi="Times New Roman"/>
        </w:rPr>
        <w:t xml:space="preserve">Conlon, G. (2001) </w:t>
      </w:r>
      <w:r>
        <w:rPr>
          <w:rFonts w:ascii="Times New Roman" w:hAnsi="Times New Roman"/>
          <w:i/>
          <w:iCs/>
        </w:rPr>
        <w:t>The differential in earnings premia between academically and vocationally trained males in the United Kingdom</w:t>
      </w:r>
      <w:r>
        <w:rPr>
          <w:rFonts w:ascii="Times New Roman" w:hAnsi="Times New Roman"/>
        </w:rPr>
        <w:t>. London: Centre for the Economics of Education.</w:t>
      </w:r>
    </w:p>
    <w:p w14:paraId="38E2E8A1" w14:textId="77777777" w:rsidR="00D357A8" w:rsidRDefault="00D357A8" w:rsidP="00D357A8">
      <w:pPr>
        <w:pStyle w:val="Bibliography"/>
        <w:rPr>
          <w:rFonts w:ascii="Times New Roman" w:hAnsi="Times New Roman"/>
        </w:rPr>
      </w:pPr>
      <w:r>
        <w:rPr>
          <w:rFonts w:ascii="Times New Roman" w:hAnsi="Times New Roman"/>
        </w:rPr>
        <w:t xml:space="preserve">Connelly, R., Gayle, V. and Lambert, P.S. (2016) ‘A review of educational attainment measures for social survey research’, </w:t>
      </w:r>
      <w:r>
        <w:rPr>
          <w:rFonts w:ascii="Times New Roman" w:hAnsi="Times New Roman"/>
          <w:i/>
          <w:iCs/>
        </w:rPr>
        <w:t>Methodological Innovations</w:t>
      </w:r>
      <w:r>
        <w:rPr>
          <w:rFonts w:ascii="Times New Roman" w:hAnsi="Times New Roman"/>
        </w:rPr>
        <w:t>, 9. Available at: https://doi.org/10.1177/2059799116638001.</w:t>
      </w:r>
    </w:p>
    <w:p w14:paraId="7403373C" w14:textId="77777777" w:rsidR="00D357A8" w:rsidRDefault="00D357A8" w:rsidP="00D357A8">
      <w:pPr>
        <w:pStyle w:val="Bibliography"/>
        <w:rPr>
          <w:rFonts w:ascii="Times New Roman" w:hAnsi="Times New Roman"/>
        </w:rPr>
      </w:pPr>
      <w:r>
        <w:rPr>
          <w:rFonts w:ascii="Times New Roman" w:hAnsi="Times New Roman"/>
        </w:rPr>
        <w:t xml:space="preserve">Connolly, S. and Gregory, M. (2010) ‘Dual tracks: part-time work in life-cycle employment for British women’, </w:t>
      </w:r>
      <w:r>
        <w:rPr>
          <w:rFonts w:ascii="Times New Roman" w:hAnsi="Times New Roman"/>
          <w:i/>
          <w:iCs/>
        </w:rPr>
        <w:t>Journal of Population Economics</w:t>
      </w:r>
      <w:r>
        <w:rPr>
          <w:rFonts w:ascii="Times New Roman" w:hAnsi="Times New Roman"/>
        </w:rPr>
        <w:t>, 23(3), pp. 907–931. Available at: https://doi.org/10.1007/s00148-009-0249-4.</w:t>
      </w:r>
    </w:p>
    <w:p w14:paraId="3A6AF554" w14:textId="77777777" w:rsidR="00D357A8" w:rsidRDefault="00D357A8" w:rsidP="00D357A8">
      <w:pPr>
        <w:pStyle w:val="Bibliography"/>
        <w:rPr>
          <w:rFonts w:ascii="Times New Roman" w:hAnsi="Times New Roman"/>
        </w:rPr>
      </w:pPr>
      <w:r>
        <w:rPr>
          <w:rFonts w:ascii="Times New Roman" w:hAnsi="Times New Roman"/>
        </w:rPr>
        <w:t xml:space="preserve">Connolly, S., Micklewright, J. and Nickell, S. (1992) ‘THE OCCUPATIONAL SUCCESS OF YOUNG MEN WHO LEFT SCHOOL AT SIXTEEN *’, </w:t>
      </w:r>
      <w:r>
        <w:rPr>
          <w:rFonts w:ascii="Times New Roman" w:hAnsi="Times New Roman"/>
          <w:i/>
          <w:iCs/>
        </w:rPr>
        <w:t>Oxford Economic Papers</w:t>
      </w:r>
      <w:r>
        <w:rPr>
          <w:rFonts w:ascii="Times New Roman" w:hAnsi="Times New Roman"/>
        </w:rPr>
        <w:t>, 44(3), pp. 460–479. Available at: https://doi.org/10.1093/oxfordjournals.oep.a042058.</w:t>
      </w:r>
    </w:p>
    <w:p w14:paraId="34526D29" w14:textId="77777777" w:rsidR="00D357A8" w:rsidRDefault="00D357A8" w:rsidP="00D357A8">
      <w:pPr>
        <w:pStyle w:val="Bibliography"/>
        <w:rPr>
          <w:rFonts w:ascii="Times New Roman" w:hAnsi="Times New Roman"/>
        </w:rPr>
      </w:pPr>
      <w:r>
        <w:rPr>
          <w:rFonts w:ascii="Times New Roman" w:hAnsi="Times New Roman"/>
        </w:rPr>
        <w:t xml:space="preserve">Devine, F. (2017) ‘The “new structuralism”: class politics and class analysis’, in </w:t>
      </w:r>
      <w:r>
        <w:rPr>
          <w:rFonts w:ascii="Times New Roman" w:hAnsi="Times New Roman"/>
          <w:i/>
          <w:iCs/>
        </w:rPr>
        <w:t>Social Class and Marxism</w:t>
      </w:r>
      <w:r>
        <w:rPr>
          <w:rFonts w:ascii="Times New Roman" w:hAnsi="Times New Roman"/>
        </w:rPr>
        <w:t>. Taylor &amp; Francis.</w:t>
      </w:r>
    </w:p>
    <w:p w14:paraId="593288F9" w14:textId="77777777" w:rsidR="00D357A8" w:rsidRDefault="00D357A8" w:rsidP="00D357A8">
      <w:pPr>
        <w:pStyle w:val="Bibliography"/>
        <w:rPr>
          <w:rFonts w:ascii="Times New Roman" w:hAnsi="Times New Roman"/>
        </w:rPr>
      </w:pPr>
      <w:r>
        <w:rPr>
          <w:rFonts w:ascii="Times New Roman" w:hAnsi="Times New Roman"/>
        </w:rPr>
        <w:t xml:space="preserve">Dex, S. </w:t>
      </w:r>
      <w:r>
        <w:rPr>
          <w:rFonts w:ascii="Times New Roman" w:hAnsi="Times New Roman"/>
          <w:i/>
          <w:iCs/>
        </w:rPr>
        <w:t>et al.</w:t>
      </w:r>
      <w:r>
        <w:rPr>
          <w:rFonts w:ascii="Times New Roman" w:hAnsi="Times New Roman"/>
        </w:rPr>
        <w:t xml:space="preserve"> (1998) ‘Women’s Employment Transitions Around Childbearing’, </w:t>
      </w:r>
      <w:r>
        <w:rPr>
          <w:rFonts w:ascii="Times New Roman" w:hAnsi="Times New Roman"/>
          <w:i/>
          <w:iCs/>
        </w:rPr>
        <w:t>Oxford Bulletin of Economics and Statistics</w:t>
      </w:r>
      <w:r>
        <w:rPr>
          <w:rFonts w:ascii="Times New Roman" w:hAnsi="Times New Roman"/>
        </w:rPr>
        <w:t>, 60(1), pp. 79–98. Available at: https://doi.org/10.1111/1468-0084.00087.</w:t>
      </w:r>
    </w:p>
    <w:p w14:paraId="02BD9273" w14:textId="77777777" w:rsidR="00D357A8" w:rsidRDefault="00D357A8" w:rsidP="00D357A8">
      <w:pPr>
        <w:pStyle w:val="Bibliography"/>
        <w:rPr>
          <w:rFonts w:ascii="Times New Roman" w:hAnsi="Times New Roman"/>
        </w:rPr>
      </w:pPr>
      <w:r>
        <w:rPr>
          <w:rFonts w:ascii="Times New Roman" w:hAnsi="Times New Roman"/>
        </w:rPr>
        <w:t xml:space="preserve">Dex, S. and Bukodi, E. (2012) ‘The Effects of Part-Time Work on Women’s Occupational Mobility in Britain: Evidence from the 1958 Birth Cohort Study’, </w:t>
      </w:r>
      <w:r>
        <w:rPr>
          <w:rFonts w:ascii="Times New Roman" w:hAnsi="Times New Roman"/>
          <w:i/>
          <w:iCs/>
        </w:rPr>
        <w:t>National Institute Economic Review</w:t>
      </w:r>
      <w:r>
        <w:rPr>
          <w:rFonts w:ascii="Times New Roman" w:hAnsi="Times New Roman"/>
        </w:rPr>
        <w:t>, 222, pp. R20–R37. Available at: https://doi.org/10.1177/002795011222200103.</w:t>
      </w:r>
    </w:p>
    <w:p w14:paraId="3DA7FF06" w14:textId="77777777" w:rsidR="00D357A8" w:rsidRDefault="00D357A8" w:rsidP="00D357A8">
      <w:pPr>
        <w:pStyle w:val="Bibliography"/>
        <w:rPr>
          <w:rFonts w:ascii="Times New Roman" w:hAnsi="Times New Roman"/>
        </w:rPr>
      </w:pPr>
      <w:r>
        <w:rPr>
          <w:rFonts w:ascii="Times New Roman" w:hAnsi="Times New Roman"/>
        </w:rPr>
        <w:lastRenderedPageBreak/>
        <w:t xml:space="preserve">Di Salvo, P. and Ermisch, J. (1997) ‘Analysis of the Dynamics of Housing Tenure Choice in Britain’, </w:t>
      </w:r>
      <w:r>
        <w:rPr>
          <w:rFonts w:ascii="Times New Roman" w:hAnsi="Times New Roman"/>
          <w:i/>
          <w:iCs/>
        </w:rPr>
        <w:t>Journal of Urban Economics</w:t>
      </w:r>
      <w:r>
        <w:rPr>
          <w:rFonts w:ascii="Times New Roman" w:hAnsi="Times New Roman"/>
        </w:rPr>
        <w:t>, 42(1), pp. 1–17. Available at: https://doi.org/10.1006/juec.1996.2009.</w:t>
      </w:r>
    </w:p>
    <w:p w14:paraId="70EF5A54" w14:textId="77777777" w:rsidR="00D357A8" w:rsidRDefault="00D357A8" w:rsidP="00D357A8">
      <w:pPr>
        <w:pStyle w:val="Bibliography"/>
        <w:rPr>
          <w:rFonts w:ascii="Times New Roman" w:hAnsi="Times New Roman"/>
        </w:rPr>
      </w:pPr>
      <w:r>
        <w:rPr>
          <w:rFonts w:ascii="Times New Roman" w:hAnsi="Times New Roman"/>
        </w:rPr>
        <w:t>Diewald, M. and Mayer, K.U. (2008) ‘The sociology of the life course and life span psychology: integrated paradigm or complementing pathways?’, p. 24.</w:t>
      </w:r>
    </w:p>
    <w:p w14:paraId="29692E7F" w14:textId="77777777" w:rsidR="00D357A8" w:rsidRDefault="00D357A8" w:rsidP="00D357A8">
      <w:pPr>
        <w:pStyle w:val="Bibliography"/>
        <w:rPr>
          <w:rFonts w:ascii="Times New Roman" w:hAnsi="Times New Roman"/>
        </w:rPr>
      </w:pPr>
      <w:r>
        <w:rPr>
          <w:rFonts w:ascii="Times New Roman" w:hAnsi="Times New Roman"/>
        </w:rPr>
        <w:t xml:space="preserve">Dolton, P., Joshi, H. and Makepeace, G. (2002) ‘Unpacking Unequal Pay Between Men and Women Across Cohort and Lifecycle’, </w:t>
      </w:r>
      <w:r>
        <w:rPr>
          <w:rFonts w:ascii="Times New Roman" w:hAnsi="Times New Roman"/>
          <w:i/>
          <w:iCs/>
        </w:rPr>
        <w:t>CLS Cohort Studies</w:t>
      </w:r>
      <w:r>
        <w:rPr>
          <w:rFonts w:ascii="Times New Roman" w:hAnsi="Times New Roman"/>
        </w:rPr>
        <w:t xml:space="preserve"> [Preprint].</w:t>
      </w:r>
    </w:p>
    <w:p w14:paraId="432979DB" w14:textId="77777777" w:rsidR="00D357A8" w:rsidRDefault="00D357A8" w:rsidP="00D357A8">
      <w:pPr>
        <w:pStyle w:val="Bibliography"/>
        <w:rPr>
          <w:rFonts w:ascii="Times New Roman" w:hAnsi="Times New Roman"/>
        </w:rPr>
      </w:pPr>
      <w:r>
        <w:rPr>
          <w:rFonts w:ascii="Times New Roman" w:hAnsi="Times New Roman"/>
        </w:rPr>
        <w:t xml:space="preserve">Dolton, P., Makepeace, G. and Marcenaro‐Gutierrez, O.D. (2005) ‘Career progression: Getting‐on, getting‐by and going nowhere’, </w:t>
      </w:r>
      <w:r>
        <w:rPr>
          <w:rFonts w:ascii="Times New Roman" w:hAnsi="Times New Roman"/>
          <w:i/>
          <w:iCs/>
        </w:rPr>
        <w:t>Education Economics</w:t>
      </w:r>
      <w:r>
        <w:rPr>
          <w:rFonts w:ascii="Times New Roman" w:hAnsi="Times New Roman"/>
        </w:rPr>
        <w:t>, 13(2), pp. 237–255. Available at: https://doi.org/10.1080/09645290500031447.</w:t>
      </w:r>
    </w:p>
    <w:p w14:paraId="2934977C" w14:textId="77777777" w:rsidR="00D357A8" w:rsidRDefault="00D357A8" w:rsidP="00D357A8">
      <w:pPr>
        <w:pStyle w:val="Bibliography"/>
        <w:rPr>
          <w:rFonts w:ascii="Times New Roman" w:hAnsi="Times New Roman"/>
        </w:rPr>
      </w:pPr>
      <w:r>
        <w:rPr>
          <w:rFonts w:ascii="Times New Roman" w:hAnsi="Times New Roman"/>
        </w:rPr>
        <w:t xml:space="preserve">Dorsett, R. and Lucchino, P. (2013) ‘Visualising the school-to-work transition: an analysis using optimal matching’, </w:t>
      </w:r>
      <w:r>
        <w:rPr>
          <w:rFonts w:ascii="Times New Roman" w:hAnsi="Times New Roman"/>
          <w:i/>
          <w:iCs/>
        </w:rPr>
        <w:t>Journal of Social Policy</w:t>
      </w:r>
      <w:r>
        <w:rPr>
          <w:rFonts w:ascii="Times New Roman" w:hAnsi="Times New Roman"/>
        </w:rPr>
        <w:t xml:space="preserve"> [Preprint].</w:t>
      </w:r>
    </w:p>
    <w:p w14:paraId="61A42A1D" w14:textId="77777777" w:rsidR="00D357A8" w:rsidRDefault="00D357A8" w:rsidP="00D357A8">
      <w:pPr>
        <w:pStyle w:val="Bibliography"/>
        <w:rPr>
          <w:rFonts w:ascii="Times New Roman" w:hAnsi="Times New Roman"/>
        </w:rPr>
      </w:pPr>
      <w:r>
        <w:rPr>
          <w:rFonts w:ascii="Times New Roman" w:hAnsi="Times New Roman"/>
        </w:rPr>
        <w:t xml:space="preserve">Duckworth, K. and Schoon, I. (2012) ‘Beating the Odds: Exploring the Impact of Social Risk on Young People’s School-to-Work Transitions during Recession in the UK’, </w:t>
      </w:r>
      <w:r>
        <w:rPr>
          <w:rFonts w:ascii="Times New Roman" w:hAnsi="Times New Roman"/>
          <w:i/>
          <w:iCs/>
        </w:rPr>
        <w:t>National Institute Economic Review</w:t>
      </w:r>
      <w:r>
        <w:rPr>
          <w:rFonts w:ascii="Times New Roman" w:hAnsi="Times New Roman"/>
        </w:rPr>
        <w:t>, 222, pp. R38–R51. Available at: https://doi.org/10.1177/002795011222200104.</w:t>
      </w:r>
    </w:p>
    <w:p w14:paraId="71F091F8" w14:textId="77777777" w:rsidR="00D357A8" w:rsidRDefault="00D357A8" w:rsidP="00D357A8">
      <w:pPr>
        <w:pStyle w:val="Bibliography"/>
        <w:rPr>
          <w:rFonts w:ascii="Times New Roman" w:hAnsi="Times New Roman"/>
        </w:rPr>
      </w:pPr>
      <w:r>
        <w:rPr>
          <w:rFonts w:ascii="Times New Roman" w:hAnsi="Times New Roman"/>
        </w:rPr>
        <w:t xml:space="preserve">Dustmann, C. </w:t>
      </w:r>
      <w:r>
        <w:rPr>
          <w:rFonts w:ascii="Times New Roman" w:hAnsi="Times New Roman"/>
          <w:i/>
          <w:iCs/>
        </w:rPr>
        <w:t>et al.</w:t>
      </w:r>
      <w:r>
        <w:rPr>
          <w:rFonts w:ascii="Times New Roman" w:hAnsi="Times New Roman"/>
        </w:rPr>
        <w:t xml:space="preserve"> (1996) ‘Earning and Learning: Educational Policy and the Growth of Part-Time Wurk by Full-Time Pupils’, </w:t>
      </w:r>
      <w:r>
        <w:rPr>
          <w:rFonts w:ascii="Times New Roman" w:hAnsi="Times New Roman"/>
          <w:i/>
          <w:iCs/>
        </w:rPr>
        <w:t>The journal of applied public economics</w:t>
      </w:r>
      <w:r>
        <w:rPr>
          <w:rFonts w:ascii="Times New Roman" w:hAnsi="Times New Roman"/>
        </w:rPr>
        <w:t xml:space="preserve"> [Preprint].</w:t>
      </w:r>
    </w:p>
    <w:p w14:paraId="351CC577" w14:textId="77777777" w:rsidR="00D357A8" w:rsidRDefault="00D357A8" w:rsidP="00D357A8">
      <w:pPr>
        <w:pStyle w:val="Bibliography"/>
        <w:rPr>
          <w:rFonts w:ascii="Times New Roman" w:hAnsi="Times New Roman"/>
        </w:rPr>
      </w:pPr>
      <w:r>
        <w:rPr>
          <w:rFonts w:ascii="Times New Roman" w:hAnsi="Times New Roman"/>
        </w:rPr>
        <w:t xml:space="preserve">Dustmann, C., Rajah, N. and Smith, S. (1997) ‘Teenage truancy, part-time working and wages’, </w:t>
      </w:r>
      <w:r>
        <w:rPr>
          <w:rFonts w:ascii="Times New Roman" w:hAnsi="Times New Roman"/>
          <w:i/>
          <w:iCs/>
        </w:rPr>
        <w:t>Journal of Population Economics</w:t>
      </w:r>
      <w:r>
        <w:rPr>
          <w:rFonts w:ascii="Times New Roman" w:hAnsi="Times New Roman"/>
        </w:rPr>
        <w:t xml:space="preserve"> [Preprint].</w:t>
      </w:r>
    </w:p>
    <w:p w14:paraId="2BD02F23" w14:textId="77777777" w:rsidR="00D357A8" w:rsidRDefault="00D357A8" w:rsidP="00D357A8">
      <w:pPr>
        <w:pStyle w:val="Bibliography"/>
        <w:rPr>
          <w:rFonts w:ascii="Times New Roman" w:hAnsi="Times New Roman"/>
        </w:rPr>
      </w:pPr>
      <w:r>
        <w:rPr>
          <w:rFonts w:ascii="Times New Roman" w:hAnsi="Times New Roman"/>
        </w:rPr>
        <w:t xml:space="preserve">Duta, A., Iannelli, C. and Breen, R. (2021) ‘Social inequalities in attaining higher education in Scotland: New evidence from sibling data’, </w:t>
      </w:r>
      <w:r>
        <w:rPr>
          <w:rFonts w:ascii="Times New Roman" w:hAnsi="Times New Roman"/>
          <w:i/>
          <w:iCs/>
        </w:rPr>
        <w:t>British Educational Research Journal</w:t>
      </w:r>
      <w:r>
        <w:rPr>
          <w:rFonts w:ascii="Times New Roman" w:hAnsi="Times New Roman"/>
        </w:rPr>
        <w:t>, 47(5), pp. 1281–1302. Available at: https://doi.org/10.1002/berj.3725.</w:t>
      </w:r>
    </w:p>
    <w:p w14:paraId="6CAD2170" w14:textId="77777777" w:rsidR="00D357A8" w:rsidRDefault="00D357A8" w:rsidP="00D357A8">
      <w:pPr>
        <w:pStyle w:val="Bibliography"/>
        <w:rPr>
          <w:rFonts w:ascii="Times New Roman" w:hAnsi="Times New Roman"/>
        </w:rPr>
      </w:pPr>
      <w:r>
        <w:rPr>
          <w:rFonts w:ascii="Times New Roman" w:hAnsi="Times New Roman"/>
        </w:rPr>
        <w:t xml:space="preserve">Elder, G., Johnson, M. and Crosnoe, R. (2003) ‘The emergence and development of life course theory’, in </w:t>
      </w:r>
      <w:r>
        <w:rPr>
          <w:rFonts w:ascii="Times New Roman" w:hAnsi="Times New Roman"/>
          <w:i/>
          <w:iCs/>
        </w:rPr>
        <w:t>Handbook of the Lifecourse</w:t>
      </w:r>
      <w:r>
        <w:rPr>
          <w:rFonts w:ascii="Times New Roman" w:hAnsi="Times New Roman"/>
        </w:rPr>
        <w:t>. Springer.</w:t>
      </w:r>
    </w:p>
    <w:p w14:paraId="48E8A9B7" w14:textId="77777777" w:rsidR="00D357A8" w:rsidRDefault="00D357A8" w:rsidP="00D357A8">
      <w:pPr>
        <w:pStyle w:val="Bibliography"/>
        <w:rPr>
          <w:rFonts w:ascii="Times New Roman" w:hAnsi="Times New Roman"/>
        </w:rPr>
      </w:pPr>
      <w:r>
        <w:rPr>
          <w:rFonts w:ascii="Times New Roman" w:hAnsi="Times New Roman"/>
        </w:rPr>
        <w:t xml:space="preserve">Elder, G.H. (1994) ‘Time, Human Agency, and Social Change: Perspectives on the Life Course’, </w:t>
      </w:r>
      <w:r>
        <w:rPr>
          <w:rFonts w:ascii="Times New Roman" w:hAnsi="Times New Roman"/>
          <w:i/>
          <w:iCs/>
        </w:rPr>
        <w:t>Social Psychology Quarterly</w:t>
      </w:r>
      <w:r>
        <w:rPr>
          <w:rFonts w:ascii="Times New Roman" w:hAnsi="Times New Roman"/>
        </w:rPr>
        <w:t>, 57(1), p. 4. Available at: https://doi.org/10.2307/2786971.</w:t>
      </w:r>
    </w:p>
    <w:p w14:paraId="20C3BE34" w14:textId="77777777" w:rsidR="00D357A8" w:rsidRDefault="00D357A8" w:rsidP="00D357A8">
      <w:pPr>
        <w:pStyle w:val="Bibliography"/>
        <w:rPr>
          <w:rFonts w:ascii="Times New Roman" w:hAnsi="Times New Roman"/>
        </w:rPr>
      </w:pPr>
      <w:r>
        <w:rPr>
          <w:rFonts w:ascii="Times New Roman" w:hAnsi="Times New Roman"/>
        </w:rPr>
        <w:t xml:space="preserve">Evans, K. (2007) ‘Concepts of bounded agency in education, work, and the personal lives of young adults’, </w:t>
      </w:r>
      <w:r>
        <w:rPr>
          <w:rFonts w:ascii="Times New Roman" w:hAnsi="Times New Roman"/>
          <w:i/>
          <w:iCs/>
        </w:rPr>
        <w:t>International Journal of Psychology</w:t>
      </w:r>
      <w:r>
        <w:rPr>
          <w:rFonts w:ascii="Times New Roman" w:hAnsi="Times New Roman"/>
        </w:rPr>
        <w:t>, 42(2), pp. 85–93. Available at: https://doi.org/10.1080/00207590600991237.</w:t>
      </w:r>
    </w:p>
    <w:p w14:paraId="106499E0" w14:textId="77777777" w:rsidR="00D357A8" w:rsidRDefault="00D357A8" w:rsidP="00D357A8">
      <w:pPr>
        <w:pStyle w:val="Bibliography"/>
        <w:rPr>
          <w:rFonts w:ascii="Times New Roman" w:hAnsi="Times New Roman"/>
        </w:rPr>
      </w:pPr>
      <w:r>
        <w:rPr>
          <w:rFonts w:ascii="Times New Roman" w:hAnsi="Times New Roman"/>
        </w:rPr>
        <w:t xml:space="preserve">Farrall, S., Gray, E. and Mike Jones, P. (2020) ‘The Role of Radical Economic Restructuring in Truancy from School and Engagement in Crime’, </w:t>
      </w:r>
      <w:r>
        <w:rPr>
          <w:rFonts w:ascii="Times New Roman" w:hAnsi="Times New Roman"/>
          <w:i/>
          <w:iCs/>
        </w:rPr>
        <w:t>The British Journal of Criminology</w:t>
      </w:r>
      <w:r>
        <w:rPr>
          <w:rFonts w:ascii="Times New Roman" w:hAnsi="Times New Roman"/>
        </w:rPr>
        <w:t>, 60(1), pp. 118–140. Available at: https://doi.org/10.1093/bjc/azz040.</w:t>
      </w:r>
    </w:p>
    <w:p w14:paraId="7E6FD6B3" w14:textId="77777777" w:rsidR="00D357A8" w:rsidRDefault="00D357A8" w:rsidP="00D357A8">
      <w:pPr>
        <w:pStyle w:val="Bibliography"/>
        <w:rPr>
          <w:rFonts w:ascii="Times New Roman" w:hAnsi="Times New Roman"/>
        </w:rPr>
      </w:pPr>
      <w:r>
        <w:rPr>
          <w:rFonts w:ascii="Times New Roman" w:hAnsi="Times New Roman"/>
        </w:rPr>
        <w:t xml:space="preserve">Feinstein, L., Duckworth, K. and Sabates, R. (2004) </w:t>
      </w:r>
      <w:r>
        <w:rPr>
          <w:rFonts w:ascii="Times New Roman" w:hAnsi="Times New Roman"/>
          <w:i/>
          <w:iCs/>
        </w:rPr>
        <w:t>A model of the inter-generational transmission of educational success</w:t>
      </w:r>
      <w:r>
        <w:rPr>
          <w:rFonts w:ascii="Times New Roman" w:hAnsi="Times New Roman"/>
        </w:rPr>
        <w:t>. London: Centre for Research on the Wider Benefits of Learning, Institute of Education.</w:t>
      </w:r>
    </w:p>
    <w:p w14:paraId="238C974D" w14:textId="77777777" w:rsidR="00D357A8" w:rsidRDefault="00D357A8" w:rsidP="00D357A8">
      <w:pPr>
        <w:pStyle w:val="Bibliography"/>
        <w:rPr>
          <w:rFonts w:ascii="Times New Roman" w:hAnsi="Times New Roman"/>
        </w:rPr>
      </w:pPr>
      <w:r>
        <w:rPr>
          <w:rFonts w:ascii="Times New Roman" w:hAnsi="Times New Roman"/>
        </w:rPr>
        <w:t xml:space="preserve">Field, F. (2010) </w:t>
      </w:r>
      <w:r>
        <w:rPr>
          <w:rFonts w:ascii="Times New Roman" w:hAnsi="Times New Roman"/>
          <w:i/>
          <w:iCs/>
        </w:rPr>
        <w:t>The Foundation Years: preventing poor children becoming poor adults, The report of the Independent Review on Poverty and Life Chances</w:t>
      </w:r>
      <w:r>
        <w:rPr>
          <w:rFonts w:ascii="Times New Roman" w:hAnsi="Times New Roman"/>
        </w:rPr>
        <w:t>. The report of the Independent Review on Poverty and Life Chances.</w:t>
      </w:r>
    </w:p>
    <w:p w14:paraId="63952BA1" w14:textId="77777777" w:rsidR="00D357A8" w:rsidRDefault="00D357A8" w:rsidP="00D357A8">
      <w:pPr>
        <w:pStyle w:val="Bibliography"/>
        <w:rPr>
          <w:rFonts w:ascii="Times New Roman" w:hAnsi="Times New Roman"/>
        </w:rPr>
      </w:pPr>
      <w:r>
        <w:rPr>
          <w:rFonts w:ascii="Times New Roman" w:hAnsi="Times New Roman"/>
        </w:rPr>
        <w:t xml:space="preserve">Field, J.A. (2011) ‘Researching the benefits of learning: the persuasive power of longitudinal studies’, </w:t>
      </w:r>
      <w:r>
        <w:rPr>
          <w:rFonts w:ascii="Times New Roman" w:hAnsi="Times New Roman"/>
          <w:i/>
          <w:iCs/>
        </w:rPr>
        <w:t>London Review of Education</w:t>
      </w:r>
      <w:r>
        <w:rPr>
          <w:rFonts w:ascii="Times New Roman" w:hAnsi="Times New Roman"/>
        </w:rPr>
        <w:t xml:space="preserve"> [Preprint]. Available at: https://doi.org/10.1080/14748460.2011.616320.</w:t>
      </w:r>
    </w:p>
    <w:p w14:paraId="6CB7A457" w14:textId="77777777" w:rsidR="00D357A8" w:rsidRDefault="00D357A8" w:rsidP="00D357A8">
      <w:pPr>
        <w:pStyle w:val="Bibliography"/>
        <w:rPr>
          <w:rFonts w:ascii="Times New Roman" w:hAnsi="Times New Roman"/>
        </w:rPr>
      </w:pPr>
      <w:r>
        <w:rPr>
          <w:rFonts w:ascii="Times New Roman" w:hAnsi="Times New Roman"/>
        </w:rPr>
        <w:lastRenderedPageBreak/>
        <w:t xml:space="preserve">Firth, D. (2000) ‘QV Calculator : Quasi-variances in Xlisp-Stat and on the Web’, </w:t>
      </w:r>
      <w:r>
        <w:rPr>
          <w:rFonts w:ascii="Times New Roman" w:hAnsi="Times New Roman"/>
          <w:i/>
          <w:iCs/>
        </w:rPr>
        <w:t>Journal of Statistical Software</w:t>
      </w:r>
      <w:r>
        <w:rPr>
          <w:rFonts w:ascii="Times New Roman" w:hAnsi="Times New Roman"/>
        </w:rPr>
        <w:t xml:space="preserve"> [Preprint].</w:t>
      </w:r>
    </w:p>
    <w:p w14:paraId="5C288A2D" w14:textId="77777777" w:rsidR="00D357A8" w:rsidRDefault="00D357A8" w:rsidP="00D357A8">
      <w:pPr>
        <w:pStyle w:val="Bibliography"/>
        <w:rPr>
          <w:rFonts w:ascii="Times New Roman" w:hAnsi="Times New Roman"/>
        </w:rPr>
      </w:pPr>
      <w:r>
        <w:rPr>
          <w:rFonts w:ascii="Times New Roman" w:hAnsi="Times New Roman"/>
        </w:rPr>
        <w:t xml:space="preserve">Firth, D. (2003) ‘Overcoming the Reference Category Problem in the Presentation of Statistical Models’, </w:t>
      </w:r>
      <w:r>
        <w:rPr>
          <w:rFonts w:ascii="Times New Roman" w:hAnsi="Times New Roman"/>
          <w:i/>
          <w:iCs/>
        </w:rPr>
        <w:t>Sociological Methodology</w:t>
      </w:r>
      <w:r>
        <w:rPr>
          <w:rFonts w:ascii="Times New Roman" w:hAnsi="Times New Roman"/>
        </w:rPr>
        <w:t>, 33(1), pp. 1–18. Available at: https://doi.org/10.1111/j.0081-1750.2003.t01-1-00125.x.</w:t>
      </w:r>
    </w:p>
    <w:p w14:paraId="1A49C1D5" w14:textId="77777777" w:rsidR="00D357A8" w:rsidRDefault="00D357A8" w:rsidP="00D357A8">
      <w:pPr>
        <w:pStyle w:val="Bibliography"/>
        <w:rPr>
          <w:rFonts w:ascii="Times New Roman" w:hAnsi="Times New Roman"/>
        </w:rPr>
      </w:pPr>
      <w:r>
        <w:rPr>
          <w:rFonts w:ascii="Times New Roman" w:hAnsi="Times New Roman"/>
        </w:rPr>
        <w:t xml:space="preserve">Galindo-Rueda, F. (2003) ‘Employer Learning and Schooling-Related Statistical Discrimination in Britain’, </w:t>
      </w:r>
      <w:r>
        <w:rPr>
          <w:rFonts w:ascii="Times New Roman" w:hAnsi="Times New Roman"/>
          <w:i/>
          <w:iCs/>
        </w:rPr>
        <w:t>SSRN Electronic Journal</w:t>
      </w:r>
      <w:r>
        <w:rPr>
          <w:rFonts w:ascii="Times New Roman" w:hAnsi="Times New Roman"/>
        </w:rPr>
        <w:t xml:space="preserve"> [Preprint]. Available at: https://doi.org/10.2139/ssrn.412483.</w:t>
      </w:r>
    </w:p>
    <w:p w14:paraId="1A9DC7EC" w14:textId="77777777" w:rsidR="00D357A8" w:rsidRDefault="00D357A8" w:rsidP="00D357A8">
      <w:pPr>
        <w:pStyle w:val="Bibliography"/>
        <w:rPr>
          <w:rFonts w:ascii="Times New Roman" w:hAnsi="Times New Roman"/>
        </w:rPr>
      </w:pPr>
      <w:r>
        <w:rPr>
          <w:rFonts w:ascii="Times New Roman" w:hAnsi="Times New Roman"/>
        </w:rPr>
        <w:t xml:space="preserve">Gayle, V., Lambert, P. and Murray, S. (2009) ‘School-to-Work in the 1990s: Modelling Transitions with Large-Scale Datasets’, in R. Brooks (ed.) </w:t>
      </w:r>
      <w:r>
        <w:rPr>
          <w:rFonts w:ascii="Times New Roman" w:hAnsi="Times New Roman"/>
          <w:i/>
          <w:iCs/>
        </w:rPr>
        <w:t>Transitions from Education to Work</w:t>
      </w:r>
      <w:r>
        <w:rPr>
          <w:rFonts w:ascii="Times New Roman" w:hAnsi="Times New Roman"/>
        </w:rPr>
        <w:t>. London: Palgrave Macmillan UK, pp. 17–41. Available at: https://doi.org/10.1057/9780230235403_2.</w:t>
      </w:r>
    </w:p>
    <w:p w14:paraId="320B5D69" w14:textId="77777777" w:rsidR="00D357A8" w:rsidRDefault="00D357A8" w:rsidP="00D357A8">
      <w:pPr>
        <w:pStyle w:val="Bibliography"/>
        <w:rPr>
          <w:rFonts w:ascii="Times New Roman" w:hAnsi="Times New Roman"/>
        </w:rPr>
      </w:pPr>
      <w:r>
        <w:rPr>
          <w:rFonts w:ascii="Times New Roman" w:hAnsi="Times New Roman"/>
        </w:rPr>
        <w:t xml:space="preserve">Gayle, V. and Lambert, P.S. (2009) ‘Logistic Regression Models in Sociological Research’, </w:t>
      </w:r>
      <w:r>
        <w:rPr>
          <w:rFonts w:ascii="Times New Roman" w:hAnsi="Times New Roman"/>
          <w:i/>
          <w:iCs/>
        </w:rPr>
        <w:t>DAMES Node, Technical Paper</w:t>
      </w:r>
      <w:r>
        <w:rPr>
          <w:rFonts w:ascii="Times New Roman" w:hAnsi="Times New Roman"/>
        </w:rPr>
        <w:t xml:space="preserve"> [Preprint].</w:t>
      </w:r>
    </w:p>
    <w:p w14:paraId="790B5337" w14:textId="77777777" w:rsidR="00D357A8" w:rsidRDefault="00D357A8" w:rsidP="00D357A8">
      <w:pPr>
        <w:pStyle w:val="Bibliography"/>
        <w:rPr>
          <w:rFonts w:ascii="Times New Roman" w:hAnsi="Times New Roman"/>
        </w:rPr>
      </w:pPr>
      <w:r>
        <w:rPr>
          <w:rFonts w:ascii="Times New Roman" w:hAnsi="Times New Roman"/>
        </w:rPr>
        <w:t xml:space="preserve">Giddens, A. (1989) </w:t>
      </w:r>
      <w:r>
        <w:rPr>
          <w:rFonts w:ascii="Times New Roman" w:hAnsi="Times New Roman"/>
          <w:i/>
          <w:iCs/>
        </w:rPr>
        <w:t>Constitution of Society: Outline of the Theory of Structuration</w:t>
      </w:r>
      <w:r>
        <w:rPr>
          <w:rFonts w:ascii="Times New Roman" w:hAnsi="Times New Roman"/>
        </w:rPr>
        <w:t>. Polity Press.</w:t>
      </w:r>
    </w:p>
    <w:p w14:paraId="42846F86" w14:textId="77777777" w:rsidR="00D357A8" w:rsidRDefault="00D357A8" w:rsidP="00D357A8">
      <w:pPr>
        <w:pStyle w:val="Bibliography"/>
        <w:rPr>
          <w:rFonts w:ascii="Times New Roman" w:hAnsi="Times New Roman"/>
        </w:rPr>
      </w:pPr>
      <w:r>
        <w:rPr>
          <w:rFonts w:ascii="Times New Roman" w:hAnsi="Times New Roman"/>
        </w:rPr>
        <w:t xml:space="preserve">Giddens, A. </w:t>
      </w:r>
      <w:r>
        <w:rPr>
          <w:rFonts w:ascii="Times New Roman" w:hAnsi="Times New Roman"/>
          <w:i/>
          <w:iCs/>
        </w:rPr>
        <w:t>et al.</w:t>
      </w:r>
      <w:r>
        <w:rPr>
          <w:rFonts w:ascii="Times New Roman" w:hAnsi="Times New Roman"/>
        </w:rPr>
        <w:t xml:space="preserve"> (1991) </w:t>
      </w:r>
      <w:r>
        <w:rPr>
          <w:rFonts w:ascii="Times New Roman" w:hAnsi="Times New Roman"/>
          <w:i/>
          <w:iCs/>
        </w:rPr>
        <w:t>Introduction to Sociology</w:t>
      </w:r>
      <w:r>
        <w:rPr>
          <w:rFonts w:ascii="Times New Roman" w:hAnsi="Times New Roman"/>
        </w:rPr>
        <w:t>. New York: Norton.</w:t>
      </w:r>
    </w:p>
    <w:p w14:paraId="6DB73BF9" w14:textId="77777777" w:rsidR="00D357A8" w:rsidRDefault="00D357A8" w:rsidP="00D357A8">
      <w:pPr>
        <w:pStyle w:val="Bibliography"/>
        <w:rPr>
          <w:rFonts w:ascii="Times New Roman" w:hAnsi="Times New Roman"/>
        </w:rPr>
      </w:pPr>
      <w:r>
        <w:rPr>
          <w:rFonts w:ascii="Times New Roman" w:hAnsi="Times New Roman"/>
        </w:rPr>
        <w:t xml:space="preserve">Goldthorpe, J.H. (1980) </w:t>
      </w:r>
      <w:r>
        <w:rPr>
          <w:rFonts w:ascii="Times New Roman" w:hAnsi="Times New Roman"/>
          <w:i/>
          <w:iCs/>
        </w:rPr>
        <w:t>Social Mobility and Class Structure in Modern Britain</w:t>
      </w:r>
      <w:r>
        <w:rPr>
          <w:rFonts w:ascii="Times New Roman" w:hAnsi="Times New Roman"/>
        </w:rPr>
        <w:t>. Clarendon.</w:t>
      </w:r>
    </w:p>
    <w:p w14:paraId="2984A68F" w14:textId="77777777" w:rsidR="00D357A8" w:rsidRDefault="00D357A8" w:rsidP="00D357A8">
      <w:pPr>
        <w:pStyle w:val="Bibliography"/>
        <w:rPr>
          <w:rFonts w:ascii="Times New Roman" w:hAnsi="Times New Roman"/>
        </w:rPr>
      </w:pPr>
      <w:r>
        <w:rPr>
          <w:rFonts w:ascii="Times New Roman" w:hAnsi="Times New Roman"/>
        </w:rPr>
        <w:t xml:space="preserve">Goldthorpe, J.H. (1998) ‘Rational Action Theory for Sociology’, </w:t>
      </w:r>
      <w:r>
        <w:rPr>
          <w:rFonts w:ascii="Times New Roman" w:hAnsi="Times New Roman"/>
          <w:i/>
          <w:iCs/>
        </w:rPr>
        <w:t>The British Journal of Sociology</w:t>
      </w:r>
      <w:r>
        <w:rPr>
          <w:rFonts w:ascii="Times New Roman" w:hAnsi="Times New Roman"/>
        </w:rPr>
        <w:t>, 49(2), p. 167. Available at: https://doi.org/10.2307/591308.</w:t>
      </w:r>
    </w:p>
    <w:p w14:paraId="60F69364" w14:textId="77777777" w:rsidR="00D357A8" w:rsidRDefault="00D357A8" w:rsidP="00D357A8">
      <w:pPr>
        <w:pStyle w:val="Bibliography"/>
        <w:rPr>
          <w:rFonts w:ascii="Times New Roman" w:hAnsi="Times New Roman"/>
        </w:rPr>
      </w:pPr>
      <w:r>
        <w:rPr>
          <w:rFonts w:ascii="Times New Roman" w:hAnsi="Times New Roman"/>
        </w:rPr>
        <w:t>Goldthorpe, J.H. and Marshall, G. (1992) ‘The promising future of class analysis: a response to recent critiques’.</w:t>
      </w:r>
    </w:p>
    <w:p w14:paraId="6E813C31" w14:textId="77777777" w:rsidR="00D357A8" w:rsidRDefault="00D357A8" w:rsidP="00D357A8">
      <w:pPr>
        <w:pStyle w:val="Bibliography"/>
        <w:rPr>
          <w:rFonts w:ascii="Times New Roman" w:hAnsi="Times New Roman"/>
        </w:rPr>
      </w:pPr>
      <w:r>
        <w:rPr>
          <w:rFonts w:ascii="Times New Roman" w:hAnsi="Times New Roman"/>
        </w:rPr>
        <w:t xml:space="preserve">Goodwin, J. and O’Connor, H. (2005) ‘Exploring Complex Transitions: Looking Back at the “Golden Age” of From School to Work’, </w:t>
      </w:r>
      <w:r>
        <w:rPr>
          <w:rFonts w:ascii="Times New Roman" w:hAnsi="Times New Roman"/>
          <w:i/>
          <w:iCs/>
        </w:rPr>
        <w:t>Sociology</w:t>
      </w:r>
      <w:r>
        <w:rPr>
          <w:rFonts w:ascii="Times New Roman" w:hAnsi="Times New Roman"/>
        </w:rPr>
        <w:t>, 39(2), pp. 201–220. Available at: https://doi.org/10.1177/0038038505050535.</w:t>
      </w:r>
    </w:p>
    <w:p w14:paraId="6EEF0DF9" w14:textId="77777777" w:rsidR="00D357A8" w:rsidRDefault="00D357A8" w:rsidP="00D357A8">
      <w:pPr>
        <w:pStyle w:val="Bibliography"/>
        <w:rPr>
          <w:rFonts w:ascii="Times New Roman" w:hAnsi="Times New Roman"/>
        </w:rPr>
      </w:pPr>
      <w:r>
        <w:rPr>
          <w:rFonts w:ascii="Times New Roman" w:hAnsi="Times New Roman"/>
        </w:rPr>
        <w:t xml:space="preserve">Gregg, P. (2001) ‘The Impact of Youth Unemployment on Adult Unemployment in the NCDS’, </w:t>
      </w:r>
      <w:r>
        <w:rPr>
          <w:rFonts w:ascii="Times New Roman" w:hAnsi="Times New Roman"/>
          <w:i/>
          <w:iCs/>
        </w:rPr>
        <w:t>The Economic Journal</w:t>
      </w:r>
      <w:r>
        <w:rPr>
          <w:rFonts w:ascii="Times New Roman" w:hAnsi="Times New Roman"/>
        </w:rPr>
        <w:t>, 111(475), pp. F626–F653. Available at: https://doi.org/10.1111/1468-0297.00666.</w:t>
      </w:r>
    </w:p>
    <w:p w14:paraId="63F7F221" w14:textId="77777777" w:rsidR="00D357A8" w:rsidRDefault="00D357A8" w:rsidP="00D357A8">
      <w:pPr>
        <w:pStyle w:val="Bibliography"/>
        <w:rPr>
          <w:rFonts w:ascii="Times New Roman" w:hAnsi="Times New Roman"/>
        </w:rPr>
      </w:pPr>
      <w:r>
        <w:rPr>
          <w:rFonts w:ascii="Times New Roman" w:hAnsi="Times New Roman"/>
        </w:rPr>
        <w:t xml:space="preserve">Gregg, P. (2012) ‘Occupational Coding for the National Child Development Study (1969, 1991-2008) and the 1970 British Cohort Study (1980, 2000-2008).’, </w:t>
      </w:r>
      <w:r>
        <w:rPr>
          <w:rFonts w:ascii="Times New Roman" w:hAnsi="Times New Roman"/>
          <w:i/>
          <w:iCs/>
        </w:rPr>
        <w:t>CLS Cohort Studies</w:t>
      </w:r>
      <w:r>
        <w:rPr>
          <w:rFonts w:ascii="Times New Roman" w:hAnsi="Times New Roman"/>
        </w:rPr>
        <w:t xml:space="preserve"> [Preprint]. Available at: https://doi.org/10.5255/UKDA-SN-7023-1.</w:t>
      </w:r>
    </w:p>
    <w:p w14:paraId="3A10D2C0" w14:textId="77777777" w:rsidR="00D357A8" w:rsidRDefault="00D357A8" w:rsidP="00D357A8">
      <w:pPr>
        <w:pStyle w:val="Bibliography"/>
        <w:rPr>
          <w:rFonts w:ascii="Times New Roman" w:hAnsi="Times New Roman"/>
        </w:rPr>
      </w:pPr>
      <w:r>
        <w:rPr>
          <w:rFonts w:ascii="Times New Roman" w:hAnsi="Times New Roman"/>
        </w:rPr>
        <w:t xml:space="preserve">Gregg, P. and Tominey, E. (2005) ‘The wage scar from male youth unemployment’, </w:t>
      </w:r>
      <w:r>
        <w:rPr>
          <w:rFonts w:ascii="Times New Roman" w:hAnsi="Times New Roman"/>
          <w:i/>
          <w:iCs/>
        </w:rPr>
        <w:t>Labour Economics</w:t>
      </w:r>
      <w:r>
        <w:rPr>
          <w:rFonts w:ascii="Times New Roman" w:hAnsi="Times New Roman"/>
        </w:rPr>
        <w:t>, 12(4), pp. 487–509. Available at: https://doi.org/10.1016/j.labeco.2005.05.004.</w:t>
      </w:r>
    </w:p>
    <w:p w14:paraId="3271E5C5" w14:textId="77777777" w:rsidR="00D357A8" w:rsidRDefault="00D357A8" w:rsidP="00D357A8">
      <w:pPr>
        <w:pStyle w:val="Bibliography"/>
        <w:rPr>
          <w:rFonts w:ascii="Times New Roman" w:hAnsi="Times New Roman"/>
        </w:rPr>
      </w:pPr>
      <w:r>
        <w:rPr>
          <w:rFonts w:ascii="Times New Roman" w:hAnsi="Times New Roman"/>
        </w:rPr>
        <w:t xml:space="preserve">Guinea-Martin, D. and Elliott, J. (2008) ‘Economic position and occupational segregation in the 1990s: A comparison of the ONS Longitudinal Study and the 1958 National Child Development Study’, </w:t>
      </w:r>
      <w:r>
        <w:rPr>
          <w:rFonts w:ascii="Times New Roman" w:hAnsi="Times New Roman"/>
          <w:i/>
          <w:iCs/>
        </w:rPr>
        <w:t>CLS Cohort Studies</w:t>
      </w:r>
      <w:r>
        <w:rPr>
          <w:rFonts w:ascii="Times New Roman" w:hAnsi="Times New Roman"/>
        </w:rPr>
        <w:t xml:space="preserve"> [Preprint].</w:t>
      </w:r>
    </w:p>
    <w:p w14:paraId="56887E1F" w14:textId="77777777" w:rsidR="00D357A8" w:rsidRDefault="00D357A8" w:rsidP="00D357A8">
      <w:pPr>
        <w:pStyle w:val="Bibliography"/>
        <w:rPr>
          <w:rFonts w:ascii="Times New Roman" w:hAnsi="Times New Roman"/>
        </w:rPr>
      </w:pPr>
      <w:r>
        <w:rPr>
          <w:rFonts w:ascii="Times New Roman" w:hAnsi="Times New Roman"/>
        </w:rPr>
        <w:t xml:space="preserve">Hawkes, D. and Plewis, I. (2006) ‘Modelling non-response in the National Child Development Study’, </w:t>
      </w:r>
      <w:r>
        <w:rPr>
          <w:rFonts w:ascii="Times New Roman" w:hAnsi="Times New Roman"/>
          <w:i/>
          <w:iCs/>
        </w:rPr>
        <w:t>Journal of the Royal Statistical Society</w:t>
      </w:r>
      <w:r>
        <w:rPr>
          <w:rFonts w:ascii="Times New Roman" w:hAnsi="Times New Roman"/>
        </w:rPr>
        <w:t>, 169(3), pp. 479–491. Available at: https://doi.org/10.1111/j.1467-985X.2006.00401.x.</w:t>
      </w:r>
    </w:p>
    <w:p w14:paraId="4D5B5702" w14:textId="77777777" w:rsidR="00D357A8" w:rsidRDefault="00D357A8" w:rsidP="00D357A8">
      <w:pPr>
        <w:pStyle w:val="Bibliography"/>
        <w:rPr>
          <w:rFonts w:ascii="Times New Roman" w:hAnsi="Times New Roman"/>
        </w:rPr>
      </w:pPr>
      <w:r>
        <w:rPr>
          <w:rFonts w:ascii="Times New Roman" w:hAnsi="Times New Roman"/>
        </w:rPr>
        <w:t xml:space="preserve">Hitlin, S. and Elder, G.H. (2007) ‘Time, Self, and the Curiously Abstract Concept of Agency*’, </w:t>
      </w:r>
      <w:r>
        <w:rPr>
          <w:rFonts w:ascii="Times New Roman" w:hAnsi="Times New Roman"/>
          <w:i/>
          <w:iCs/>
        </w:rPr>
        <w:t>Sociological Theory</w:t>
      </w:r>
      <w:r>
        <w:rPr>
          <w:rFonts w:ascii="Times New Roman" w:hAnsi="Times New Roman"/>
        </w:rPr>
        <w:t>, 25(2), pp. 170–191. Available at: https://doi.org/10.1111/j.1467-9558.2007.00303.x.</w:t>
      </w:r>
    </w:p>
    <w:p w14:paraId="4425C935" w14:textId="77777777" w:rsidR="00D357A8" w:rsidRDefault="00D357A8" w:rsidP="00D357A8">
      <w:pPr>
        <w:pStyle w:val="Bibliography"/>
        <w:rPr>
          <w:rFonts w:ascii="Times New Roman" w:hAnsi="Times New Roman"/>
        </w:rPr>
      </w:pPr>
      <w:r>
        <w:rPr>
          <w:rFonts w:ascii="Times New Roman" w:hAnsi="Times New Roman"/>
        </w:rPr>
        <w:lastRenderedPageBreak/>
        <w:t xml:space="preserve">Hitlin, S. and Johnson, M.K. (2015) ‘Reconceptualizing Agency within the Life Course: The Power of Looking Ahead.’, </w:t>
      </w:r>
      <w:r>
        <w:rPr>
          <w:rFonts w:ascii="Times New Roman" w:hAnsi="Times New Roman"/>
          <w:i/>
          <w:iCs/>
        </w:rPr>
        <w:t>American Journal of Sociology</w:t>
      </w:r>
      <w:r>
        <w:rPr>
          <w:rFonts w:ascii="Times New Roman" w:hAnsi="Times New Roman"/>
        </w:rPr>
        <w:t>, 120(5), pp. 1429–1472. Available at: https://doi.org/10.1086/681216.</w:t>
      </w:r>
    </w:p>
    <w:p w14:paraId="78A4DC27" w14:textId="77777777" w:rsidR="00D357A8" w:rsidRDefault="00D357A8" w:rsidP="00D357A8">
      <w:pPr>
        <w:pStyle w:val="Bibliography"/>
        <w:rPr>
          <w:rFonts w:ascii="Times New Roman" w:hAnsi="Times New Roman"/>
        </w:rPr>
      </w:pPr>
      <w:r>
        <w:rPr>
          <w:rFonts w:ascii="Times New Roman" w:hAnsi="Times New Roman"/>
        </w:rPr>
        <w:t xml:space="preserve">Holm, A. and Jæger, M.M. (2011) ‘Dealing with selection bias in educational transition models: The bivariate probit selection model’, </w:t>
      </w:r>
      <w:r>
        <w:rPr>
          <w:rFonts w:ascii="Times New Roman" w:hAnsi="Times New Roman"/>
          <w:i/>
          <w:iCs/>
        </w:rPr>
        <w:t>Research in Social Stratification and Mobility</w:t>
      </w:r>
      <w:r>
        <w:rPr>
          <w:rFonts w:ascii="Times New Roman" w:hAnsi="Times New Roman"/>
        </w:rPr>
        <w:t>, 29(3), pp. 311–322. Available at: https://doi.org/10.1016/j.rssm.2011.02.002.</w:t>
      </w:r>
    </w:p>
    <w:p w14:paraId="679EC591" w14:textId="77777777" w:rsidR="00D357A8" w:rsidRDefault="00D357A8" w:rsidP="00D357A8">
      <w:pPr>
        <w:pStyle w:val="Bibliography"/>
        <w:rPr>
          <w:rFonts w:ascii="Times New Roman" w:hAnsi="Times New Roman"/>
        </w:rPr>
      </w:pPr>
      <w:r>
        <w:rPr>
          <w:rFonts w:ascii="Times New Roman" w:hAnsi="Times New Roman"/>
        </w:rPr>
        <w:t xml:space="preserve">Hutchison, D., Prosser, H. and Wedge, P. (1979) ‘The Prediction of Educational Failure’, </w:t>
      </w:r>
      <w:r>
        <w:rPr>
          <w:rFonts w:ascii="Times New Roman" w:hAnsi="Times New Roman"/>
          <w:i/>
          <w:iCs/>
        </w:rPr>
        <w:t>Educational Studies</w:t>
      </w:r>
      <w:r>
        <w:rPr>
          <w:rFonts w:ascii="Times New Roman" w:hAnsi="Times New Roman"/>
        </w:rPr>
        <w:t>, 5(1), pp. 73–82. Available at: https://doi.org/10.1080/0305569790050109.</w:t>
      </w:r>
    </w:p>
    <w:p w14:paraId="510E4030" w14:textId="77777777" w:rsidR="00D357A8" w:rsidRDefault="00D357A8" w:rsidP="00D357A8">
      <w:pPr>
        <w:pStyle w:val="Bibliography"/>
        <w:rPr>
          <w:rFonts w:ascii="Times New Roman" w:hAnsi="Times New Roman"/>
        </w:rPr>
      </w:pPr>
      <w:r>
        <w:rPr>
          <w:rFonts w:ascii="Times New Roman" w:hAnsi="Times New Roman"/>
        </w:rPr>
        <w:t xml:space="preserve">Johnson, D. (2002) ‘Lifetime Earnings, Discount Rate, Ability and the Demand for Post-compulsory Education in Men in England and Wales’, </w:t>
      </w:r>
      <w:r>
        <w:rPr>
          <w:rFonts w:ascii="Times New Roman" w:hAnsi="Times New Roman"/>
          <w:i/>
          <w:iCs/>
        </w:rPr>
        <w:t>Bulletin of Economic Research</w:t>
      </w:r>
      <w:r>
        <w:rPr>
          <w:rFonts w:ascii="Times New Roman" w:hAnsi="Times New Roman"/>
        </w:rPr>
        <w:t>, 54(3), pp. 233–247. Available at: https://doi.org/10.1111/1467-8586.00151.</w:t>
      </w:r>
    </w:p>
    <w:p w14:paraId="2AC15C96" w14:textId="77777777" w:rsidR="00D357A8" w:rsidRDefault="00D357A8" w:rsidP="00D357A8">
      <w:pPr>
        <w:pStyle w:val="Bibliography"/>
        <w:rPr>
          <w:rFonts w:ascii="Times New Roman" w:hAnsi="Times New Roman"/>
        </w:rPr>
      </w:pPr>
      <w:r>
        <w:rPr>
          <w:rFonts w:ascii="Times New Roman" w:hAnsi="Times New Roman"/>
        </w:rPr>
        <w:t xml:space="preserve">Jones, G.E. (1986) ‘Youth in the social structure: transitions to adulthood and their stratification by class and gender.’, </w:t>
      </w:r>
      <w:r>
        <w:rPr>
          <w:rFonts w:ascii="Times New Roman" w:hAnsi="Times New Roman"/>
          <w:i/>
          <w:iCs/>
        </w:rPr>
        <w:t>University of Surrey</w:t>
      </w:r>
      <w:r>
        <w:rPr>
          <w:rFonts w:ascii="Times New Roman" w:hAnsi="Times New Roman"/>
        </w:rPr>
        <w:t xml:space="preserve"> [Preprint].</w:t>
      </w:r>
    </w:p>
    <w:p w14:paraId="5709B697" w14:textId="77777777" w:rsidR="00D357A8" w:rsidRDefault="00D357A8" w:rsidP="00D357A8">
      <w:pPr>
        <w:pStyle w:val="Bibliography"/>
        <w:rPr>
          <w:rFonts w:ascii="Times New Roman" w:hAnsi="Times New Roman"/>
        </w:rPr>
      </w:pPr>
      <w:r>
        <w:rPr>
          <w:rFonts w:ascii="Times New Roman" w:hAnsi="Times New Roman"/>
        </w:rPr>
        <w:t xml:space="preserve">Joshi, H. (2002) ‘Production, Reproduction, and Education: Women, Children, and Work in a British Perspective’, </w:t>
      </w:r>
      <w:r>
        <w:rPr>
          <w:rFonts w:ascii="Times New Roman" w:hAnsi="Times New Roman"/>
          <w:i/>
          <w:iCs/>
        </w:rPr>
        <w:t>Population and Development Review</w:t>
      </w:r>
      <w:r>
        <w:rPr>
          <w:rFonts w:ascii="Times New Roman" w:hAnsi="Times New Roman"/>
        </w:rPr>
        <w:t>, 28(3).</w:t>
      </w:r>
    </w:p>
    <w:p w14:paraId="2AAE9F5D" w14:textId="77777777" w:rsidR="00D357A8" w:rsidRDefault="00D357A8" w:rsidP="00D357A8">
      <w:pPr>
        <w:pStyle w:val="Bibliography"/>
        <w:rPr>
          <w:rFonts w:ascii="Times New Roman" w:hAnsi="Times New Roman"/>
        </w:rPr>
      </w:pPr>
      <w:r>
        <w:rPr>
          <w:rFonts w:ascii="Times New Roman" w:hAnsi="Times New Roman"/>
        </w:rPr>
        <w:t xml:space="preserve">Joshi, H. and Davies, H. (1996) ‘Financial dependency on men: Have women born in 1958 broken free?’, </w:t>
      </w:r>
      <w:r>
        <w:rPr>
          <w:rFonts w:ascii="Times New Roman" w:hAnsi="Times New Roman"/>
          <w:i/>
          <w:iCs/>
        </w:rPr>
        <w:t>Policy Studies</w:t>
      </w:r>
      <w:r>
        <w:rPr>
          <w:rFonts w:ascii="Times New Roman" w:hAnsi="Times New Roman"/>
        </w:rPr>
        <w:t>, 17(1), pp. 35–54. Available at: https://doi.org/10.1080/01442879608423692.</w:t>
      </w:r>
    </w:p>
    <w:p w14:paraId="08248AD4" w14:textId="77777777" w:rsidR="00D357A8" w:rsidRDefault="00D357A8" w:rsidP="00D357A8">
      <w:pPr>
        <w:pStyle w:val="Bibliography"/>
        <w:rPr>
          <w:rFonts w:ascii="Times New Roman" w:hAnsi="Times New Roman"/>
        </w:rPr>
      </w:pPr>
      <w:r>
        <w:rPr>
          <w:rFonts w:ascii="Times New Roman" w:hAnsi="Times New Roman"/>
        </w:rPr>
        <w:t xml:space="preserve">Joshi, H., Makepeace, G. and Dolton, P. (2007) ‘More or Less Unequal? Evidence on the Pay of Men and Women from the British Birth Cohort Studies’, </w:t>
      </w:r>
      <w:r>
        <w:rPr>
          <w:rFonts w:ascii="Times New Roman" w:hAnsi="Times New Roman"/>
          <w:i/>
          <w:iCs/>
        </w:rPr>
        <w:t>Gender, Work &amp; Organization</w:t>
      </w:r>
      <w:r>
        <w:rPr>
          <w:rFonts w:ascii="Times New Roman" w:hAnsi="Times New Roman"/>
        </w:rPr>
        <w:t>, 14(1), pp. 37–55. Available at: https://doi.org/10.1111/j.1468-0432.2007.00331.x.</w:t>
      </w:r>
    </w:p>
    <w:p w14:paraId="7CEEAAE6" w14:textId="77777777" w:rsidR="00D357A8" w:rsidRDefault="00D357A8" w:rsidP="00D357A8">
      <w:pPr>
        <w:pStyle w:val="Bibliography"/>
        <w:rPr>
          <w:rFonts w:ascii="Times New Roman" w:hAnsi="Times New Roman"/>
        </w:rPr>
      </w:pPr>
      <w:r>
        <w:rPr>
          <w:rFonts w:ascii="Times New Roman" w:hAnsi="Times New Roman"/>
        </w:rPr>
        <w:t xml:space="preserve">Lambert, P. and Barnett, C. (2021) ‘Optimising the use of measures of social stratification in research with intersectional and longitudinal analytical priorities’, in Nico, M. and Pollock, G., </w:t>
      </w:r>
      <w:r>
        <w:rPr>
          <w:rFonts w:ascii="Times New Roman" w:hAnsi="Times New Roman"/>
          <w:i/>
          <w:iCs/>
        </w:rPr>
        <w:t>The Routledge Handbook of Contemporary Inequalities and the Life Course</w:t>
      </w:r>
      <w:r>
        <w:rPr>
          <w:rFonts w:ascii="Times New Roman" w:hAnsi="Times New Roman"/>
        </w:rPr>
        <w:t>. 1st edn. London: Routledge, pp. 188–198. Available at: https://doi.org/10.4324/9780429470059-18.</w:t>
      </w:r>
    </w:p>
    <w:p w14:paraId="6B1F291F" w14:textId="77777777" w:rsidR="00D357A8" w:rsidRDefault="00D357A8" w:rsidP="00D357A8">
      <w:pPr>
        <w:pStyle w:val="Bibliography"/>
        <w:rPr>
          <w:rFonts w:ascii="Times New Roman" w:hAnsi="Times New Roman"/>
        </w:rPr>
      </w:pPr>
      <w:r>
        <w:rPr>
          <w:rFonts w:ascii="Times New Roman" w:hAnsi="Times New Roman"/>
        </w:rPr>
        <w:t xml:space="preserve">Lambert, P.S. </w:t>
      </w:r>
      <w:r>
        <w:rPr>
          <w:rFonts w:ascii="Times New Roman" w:hAnsi="Times New Roman"/>
          <w:i/>
          <w:iCs/>
        </w:rPr>
        <w:t>et al.</w:t>
      </w:r>
      <w:r>
        <w:rPr>
          <w:rFonts w:ascii="Times New Roman" w:hAnsi="Times New Roman"/>
        </w:rPr>
        <w:t xml:space="preserve"> (2008) ‘The importance of specificity in occupation‐based social classifications’, </w:t>
      </w:r>
      <w:r>
        <w:rPr>
          <w:rFonts w:ascii="Times New Roman" w:hAnsi="Times New Roman"/>
          <w:i/>
          <w:iCs/>
        </w:rPr>
        <w:t>International Journal of Sociology and Social Policy</w:t>
      </w:r>
      <w:r>
        <w:rPr>
          <w:rFonts w:ascii="Times New Roman" w:hAnsi="Times New Roman"/>
        </w:rPr>
        <w:t>. Edited by R.M. Blackburn, 28(5/6), pp. 179–192. Available at: https://doi.org/10.1108/01443330810881231.</w:t>
      </w:r>
    </w:p>
    <w:p w14:paraId="257975F0" w14:textId="77777777" w:rsidR="00D357A8" w:rsidRDefault="00D357A8" w:rsidP="00D357A8">
      <w:pPr>
        <w:pStyle w:val="Bibliography"/>
        <w:rPr>
          <w:rFonts w:ascii="Times New Roman" w:hAnsi="Times New Roman"/>
        </w:rPr>
      </w:pPr>
      <w:r>
        <w:rPr>
          <w:rFonts w:ascii="Times New Roman" w:hAnsi="Times New Roman"/>
        </w:rPr>
        <w:t xml:space="preserve">Lekfuangfu, W.N. and Lordan, G. (2022) ‘Documenting occupational sorting by gender in the UK across three cohorts: does a grand convergence rely on societal movements?’, </w:t>
      </w:r>
      <w:r>
        <w:rPr>
          <w:rFonts w:ascii="Times New Roman" w:hAnsi="Times New Roman"/>
          <w:i/>
          <w:iCs/>
        </w:rPr>
        <w:t>Empirical Economics</w:t>
      </w:r>
      <w:r>
        <w:rPr>
          <w:rFonts w:ascii="Times New Roman" w:hAnsi="Times New Roman"/>
        </w:rPr>
        <w:t xml:space="preserve"> [Preprint]. Available at: https://doi.org/10.1007/s00181-022-02314-5.</w:t>
      </w:r>
    </w:p>
    <w:p w14:paraId="3FAE2C6A" w14:textId="77777777" w:rsidR="00D357A8" w:rsidRDefault="00D357A8" w:rsidP="00D357A8">
      <w:pPr>
        <w:pStyle w:val="Bibliography"/>
        <w:rPr>
          <w:rFonts w:ascii="Times New Roman" w:hAnsi="Times New Roman"/>
        </w:rPr>
      </w:pPr>
      <w:r>
        <w:rPr>
          <w:rFonts w:ascii="Times New Roman" w:hAnsi="Times New Roman"/>
        </w:rPr>
        <w:t xml:space="preserve">Leuze, K. (2010) </w:t>
      </w:r>
      <w:r>
        <w:rPr>
          <w:rFonts w:ascii="Times New Roman" w:hAnsi="Times New Roman"/>
          <w:i/>
          <w:iCs/>
        </w:rPr>
        <w:t>Smooth Path or Long and Winding Road? How Institutions Shape the Transition from Higher Education to Work</w:t>
      </w:r>
      <w:r>
        <w:rPr>
          <w:rFonts w:ascii="Times New Roman" w:hAnsi="Times New Roman"/>
        </w:rPr>
        <w:t>. Budrich UniPress. Available at: https://doi.org/10.3224/94075542.</w:t>
      </w:r>
    </w:p>
    <w:p w14:paraId="17EAA924" w14:textId="77777777" w:rsidR="00D357A8" w:rsidRDefault="00D357A8" w:rsidP="00D357A8">
      <w:pPr>
        <w:pStyle w:val="Bibliography"/>
        <w:rPr>
          <w:rFonts w:ascii="Times New Roman" w:hAnsi="Times New Roman"/>
        </w:rPr>
      </w:pPr>
      <w:r>
        <w:rPr>
          <w:rFonts w:ascii="Times New Roman" w:hAnsi="Times New Roman"/>
        </w:rPr>
        <w:t xml:space="preserve">Lindley, R.M. (1996) ‘The school-to-work transition in the United Kingdom’, </w:t>
      </w:r>
      <w:r>
        <w:rPr>
          <w:rFonts w:ascii="Times New Roman" w:hAnsi="Times New Roman"/>
          <w:i/>
          <w:iCs/>
        </w:rPr>
        <w:t>International Labour Review</w:t>
      </w:r>
      <w:r>
        <w:rPr>
          <w:rFonts w:ascii="Times New Roman" w:hAnsi="Times New Roman"/>
        </w:rPr>
        <w:t>, p. 23.</w:t>
      </w:r>
    </w:p>
    <w:p w14:paraId="20677A42" w14:textId="77777777" w:rsidR="00D357A8" w:rsidRDefault="00D357A8" w:rsidP="00D357A8">
      <w:pPr>
        <w:pStyle w:val="Bibliography"/>
        <w:rPr>
          <w:rFonts w:ascii="Times New Roman" w:hAnsi="Times New Roman"/>
        </w:rPr>
      </w:pPr>
      <w:r>
        <w:rPr>
          <w:rFonts w:ascii="Times New Roman" w:hAnsi="Times New Roman"/>
        </w:rPr>
        <w:t xml:space="preserve">Machin, S. and Vignoles, A. (2005) ‘Educational inequality: the widening socio-economic gap’, </w:t>
      </w:r>
      <w:r>
        <w:rPr>
          <w:rFonts w:ascii="Times New Roman" w:hAnsi="Times New Roman"/>
          <w:i/>
          <w:iCs/>
        </w:rPr>
        <w:t>Fiscal Studies</w:t>
      </w:r>
      <w:r>
        <w:rPr>
          <w:rFonts w:ascii="Times New Roman" w:hAnsi="Times New Roman"/>
        </w:rPr>
        <w:t>, 25(2), pp. 107–128. Available at: https://doi.org/10.1111/j.1475-5890.2004.tb00099.x.</w:t>
      </w:r>
    </w:p>
    <w:p w14:paraId="3CCA07F3" w14:textId="77777777" w:rsidR="00D357A8" w:rsidRDefault="00D357A8" w:rsidP="00D357A8">
      <w:pPr>
        <w:pStyle w:val="Bibliography"/>
        <w:rPr>
          <w:rFonts w:ascii="Times New Roman" w:hAnsi="Times New Roman"/>
        </w:rPr>
      </w:pPr>
      <w:r>
        <w:rPr>
          <w:rFonts w:ascii="Times New Roman" w:hAnsi="Times New Roman"/>
        </w:rPr>
        <w:t xml:space="preserve">Maclure, S. (1978) </w:t>
      </w:r>
      <w:r>
        <w:rPr>
          <w:rFonts w:ascii="Times New Roman" w:hAnsi="Times New Roman"/>
          <w:i/>
          <w:iCs/>
        </w:rPr>
        <w:t>Education and Youth Employment in Great Britain</w:t>
      </w:r>
      <w:r>
        <w:rPr>
          <w:rFonts w:ascii="Times New Roman" w:hAnsi="Times New Roman"/>
        </w:rPr>
        <w:t>. ERIC.</w:t>
      </w:r>
    </w:p>
    <w:p w14:paraId="2D9FC42E" w14:textId="77777777" w:rsidR="00D357A8" w:rsidRDefault="00D357A8" w:rsidP="00D357A8">
      <w:pPr>
        <w:pStyle w:val="Bibliography"/>
        <w:rPr>
          <w:rFonts w:ascii="Times New Roman" w:hAnsi="Times New Roman"/>
        </w:rPr>
      </w:pPr>
      <w:r>
        <w:rPr>
          <w:rFonts w:ascii="Times New Roman" w:hAnsi="Times New Roman"/>
        </w:rPr>
        <w:t xml:space="preserve">Makepeace, G. </w:t>
      </w:r>
      <w:r>
        <w:rPr>
          <w:rFonts w:ascii="Times New Roman" w:hAnsi="Times New Roman"/>
          <w:i/>
          <w:iCs/>
        </w:rPr>
        <w:t>et al.</w:t>
      </w:r>
      <w:r>
        <w:rPr>
          <w:rFonts w:ascii="Times New Roman" w:hAnsi="Times New Roman"/>
        </w:rPr>
        <w:t xml:space="preserve"> (1999) ‘How Unequally Has Equal Pay Progressed since the 1970s? A Study of Two British Cohorts’, </w:t>
      </w:r>
      <w:r>
        <w:rPr>
          <w:rFonts w:ascii="Times New Roman" w:hAnsi="Times New Roman"/>
          <w:i/>
          <w:iCs/>
        </w:rPr>
        <w:t>The Journal of Human Resources</w:t>
      </w:r>
      <w:r>
        <w:rPr>
          <w:rFonts w:ascii="Times New Roman" w:hAnsi="Times New Roman"/>
        </w:rPr>
        <w:t>, 34(3), p. 534. Available at: https://doi.org/10.2307/146379.</w:t>
      </w:r>
    </w:p>
    <w:p w14:paraId="6535D673" w14:textId="77777777" w:rsidR="00D357A8" w:rsidRDefault="00D357A8" w:rsidP="00D357A8">
      <w:pPr>
        <w:pStyle w:val="Bibliography"/>
        <w:rPr>
          <w:rFonts w:ascii="Times New Roman" w:hAnsi="Times New Roman"/>
        </w:rPr>
      </w:pPr>
      <w:r>
        <w:rPr>
          <w:rFonts w:ascii="Times New Roman" w:hAnsi="Times New Roman"/>
        </w:rPr>
        <w:lastRenderedPageBreak/>
        <w:t xml:space="preserve">Makepeace, G., Dolton, P. and Joshi, H. (2004) ‘Gender earnings differentials across individuals over time in British cohort studies’, </w:t>
      </w:r>
      <w:r>
        <w:rPr>
          <w:rFonts w:ascii="Times New Roman" w:hAnsi="Times New Roman"/>
          <w:i/>
          <w:iCs/>
        </w:rPr>
        <w:t>International Journal of Manpower</w:t>
      </w:r>
      <w:r>
        <w:rPr>
          <w:rFonts w:ascii="Times New Roman" w:hAnsi="Times New Roman"/>
        </w:rPr>
        <w:t>, 25(3/4), pp. 251–263. Available at: https://doi.org/10.1108/01437720410541380.</w:t>
      </w:r>
    </w:p>
    <w:p w14:paraId="5D70ED64" w14:textId="77777777" w:rsidR="00D357A8" w:rsidRDefault="00D357A8" w:rsidP="00D357A8">
      <w:pPr>
        <w:pStyle w:val="Bibliography"/>
        <w:rPr>
          <w:rFonts w:ascii="Times New Roman" w:hAnsi="Times New Roman"/>
        </w:rPr>
      </w:pPr>
      <w:r>
        <w:rPr>
          <w:rFonts w:ascii="Times New Roman" w:hAnsi="Times New Roman"/>
        </w:rPr>
        <w:t xml:space="preserve">Martin, P., Schoon, I. and Ross, A. (2008) ‘Beyond Transitions: Applying Optimal Matching Analysis to Life Course Research’, </w:t>
      </w:r>
      <w:r>
        <w:rPr>
          <w:rFonts w:ascii="Times New Roman" w:hAnsi="Times New Roman"/>
          <w:i/>
          <w:iCs/>
        </w:rPr>
        <w:t>International Journal of Social Research Methodology</w:t>
      </w:r>
      <w:r>
        <w:rPr>
          <w:rFonts w:ascii="Times New Roman" w:hAnsi="Times New Roman"/>
        </w:rPr>
        <w:t>, 11(3), pp. 179–199. Available at: https://doi.org/10.1080/13645570701622025.</w:t>
      </w:r>
    </w:p>
    <w:p w14:paraId="504FF995" w14:textId="77777777" w:rsidR="00D357A8" w:rsidRDefault="00D357A8" w:rsidP="00D357A8">
      <w:pPr>
        <w:pStyle w:val="Bibliography"/>
        <w:rPr>
          <w:rFonts w:ascii="Times New Roman" w:hAnsi="Times New Roman"/>
        </w:rPr>
      </w:pPr>
      <w:r>
        <w:rPr>
          <w:rFonts w:ascii="Times New Roman" w:hAnsi="Times New Roman"/>
        </w:rPr>
        <w:t xml:space="preserve">Mayer, K.U. (2004) ‘Whose Lives? How History, Societies, and Institutions Define and Shape Life Courses’, </w:t>
      </w:r>
      <w:r>
        <w:rPr>
          <w:rFonts w:ascii="Times New Roman" w:hAnsi="Times New Roman"/>
          <w:i/>
          <w:iCs/>
        </w:rPr>
        <w:t>Research in Human Development</w:t>
      </w:r>
      <w:r>
        <w:rPr>
          <w:rFonts w:ascii="Times New Roman" w:hAnsi="Times New Roman"/>
        </w:rPr>
        <w:t>, 1(3), pp. 161–187. Available at: https://doi.org/10.1207/s15427617rhd0103_3.</w:t>
      </w:r>
    </w:p>
    <w:p w14:paraId="2726A452" w14:textId="77777777" w:rsidR="00D357A8" w:rsidRDefault="00D357A8" w:rsidP="00D357A8">
      <w:pPr>
        <w:pStyle w:val="Bibliography"/>
        <w:rPr>
          <w:rFonts w:ascii="Times New Roman" w:hAnsi="Times New Roman"/>
        </w:rPr>
      </w:pPr>
      <w:r>
        <w:rPr>
          <w:rFonts w:ascii="Times New Roman" w:hAnsi="Times New Roman"/>
        </w:rPr>
        <w:t xml:space="preserve">Mayer, K.U. (2009) ‘New Directions in Life Course Research’, </w:t>
      </w:r>
      <w:r>
        <w:rPr>
          <w:rFonts w:ascii="Times New Roman" w:hAnsi="Times New Roman"/>
          <w:i/>
          <w:iCs/>
        </w:rPr>
        <w:t>Annual Review of Sociology</w:t>
      </w:r>
      <w:r>
        <w:rPr>
          <w:rFonts w:ascii="Times New Roman" w:hAnsi="Times New Roman"/>
        </w:rPr>
        <w:t>, 35(1), pp. 413–433. Available at: https://doi.org/10.1146/annurev.soc.34.040507.134619.</w:t>
      </w:r>
    </w:p>
    <w:p w14:paraId="107A9371" w14:textId="77777777" w:rsidR="00D357A8" w:rsidRDefault="00D357A8" w:rsidP="00D357A8">
      <w:pPr>
        <w:pStyle w:val="Bibliography"/>
        <w:rPr>
          <w:rFonts w:ascii="Times New Roman" w:hAnsi="Times New Roman"/>
        </w:rPr>
      </w:pPr>
      <w:r>
        <w:rPr>
          <w:rFonts w:ascii="Times New Roman" w:hAnsi="Times New Roman"/>
        </w:rPr>
        <w:t>Mayer, K.U. and Schoepflin, U. (2022) ‘The State and the Life Course’, p. 24.</w:t>
      </w:r>
    </w:p>
    <w:p w14:paraId="49770BA0" w14:textId="77777777" w:rsidR="00D357A8" w:rsidRDefault="00D357A8" w:rsidP="00D357A8">
      <w:pPr>
        <w:pStyle w:val="Bibliography"/>
        <w:rPr>
          <w:rFonts w:ascii="Times New Roman" w:hAnsi="Times New Roman"/>
        </w:rPr>
      </w:pPr>
      <w:r>
        <w:rPr>
          <w:rFonts w:ascii="Times New Roman" w:hAnsi="Times New Roman"/>
        </w:rPr>
        <w:t xml:space="preserve">Micklewright, J. (1989) ‘Choice at Sixteen’, </w:t>
      </w:r>
      <w:r>
        <w:rPr>
          <w:rFonts w:ascii="Times New Roman" w:hAnsi="Times New Roman"/>
          <w:i/>
          <w:iCs/>
        </w:rPr>
        <w:t>Economica</w:t>
      </w:r>
      <w:r>
        <w:rPr>
          <w:rFonts w:ascii="Times New Roman" w:hAnsi="Times New Roman"/>
        </w:rPr>
        <w:t>, 56(221), pp. 25–39. Available at: https://doi.org/10.2307/2554492.</w:t>
      </w:r>
    </w:p>
    <w:p w14:paraId="7705CE17" w14:textId="77777777" w:rsidR="00D357A8" w:rsidRDefault="00D357A8" w:rsidP="00D357A8">
      <w:pPr>
        <w:pStyle w:val="Bibliography"/>
        <w:rPr>
          <w:rFonts w:ascii="Times New Roman" w:hAnsi="Times New Roman"/>
        </w:rPr>
      </w:pPr>
      <w:r>
        <w:rPr>
          <w:rFonts w:ascii="Times New Roman" w:hAnsi="Times New Roman"/>
        </w:rPr>
        <w:t>Murray, S.J. (2011) ‘Growing up in the 1990s: Tracks and trajectories of the “Rising 16’s”: A longitudinal analysis using the British Household Panel Survey.’, p. 354.</w:t>
      </w:r>
    </w:p>
    <w:p w14:paraId="34C047CF" w14:textId="77777777" w:rsidR="00D357A8" w:rsidRDefault="00D357A8" w:rsidP="00D357A8">
      <w:pPr>
        <w:pStyle w:val="Bibliography"/>
        <w:rPr>
          <w:rFonts w:ascii="Times New Roman" w:hAnsi="Times New Roman"/>
        </w:rPr>
      </w:pPr>
      <w:r>
        <w:rPr>
          <w:rFonts w:ascii="Times New Roman" w:hAnsi="Times New Roman"/>
        </w:rPr>
        <w:t xml:space="preserve">Neuburger, J. (2010) ‘Trends in the Unequal Pay of Women and Men Across Three British Generations’, </w:t>
      </w:r>
      <w:r>
        <w:rPr>
          <w:rFonts w:ascii="Times New Roman" w:hAnsi="Times New Roman"/>
          <w:i/>
          <w:iCs/>
        </w:rPr>
        <w:t>PhD thesis</w:t>
      </w:r>
      <w:r>
        <w:rPr>
          <w:rFonts w:ascii="Times New Roman" w:hAnsi="Times New Roman"/>
        </w:rPr>
        <w:t xml:space="preserve"> [Preprint].</w:t>
      </w:r>
    </w:p>
    <w:p w14:paraId="4F8FA8FD" w14:textId="77777777" w:rsidR="00D357A8" w:rsidRDefault="00D357A8" w:rsidP="00D357A8">
      <w:pPr>
        <w:pStyle w:val="Bibliography"/>
        <w:rPr>
          <w:rFonts w:ascii="Times New Roman" w:hAnsi="Times New Roman"/>
        </w:rPr>
      </w:pPr>
      <w:r>
        <w:rPr>
          <w:rFonts w:ascii="Times New Roman" w:hAnsi="Times New Roman"/>
        </w:rPr>
        <w:t xml:space="preserve">Neuburger, J., Kuh, D. and Joshi, H. (2009) ‘Trends in the relative wage opportunities of women and men across three British generations’, </w:t>
      </w:r>
      <w:r>
        <w:rPr>
          <w:rFonts w:ascii="Times New Roman" w:hAnsi="Times New Roman"/>
          <w:i/>
          <w:iCs/>
        </w:rPr>
        <w:t>CLS Cohort Studies</w:t>
      </w:r>
      <w:r>
        <w:rPr>
          <w:rFonts w:ascii="Times New Roman" w:hAnsi="Times New Roman"/>
        </w:rPr>
        <w:t xml:space="preserve"> [Preprint].</w:t>
      </w:r>
    </w:p>
    <w:p w14:paraId="5552D51D" w14:textId="77777777" w:rsidR="00D357A8" w:rsidRDefault="00D357A8" w:rsidP="00D357A8">
      <w:pPr>
        <w:pStyle w:val="Bibliography"/>
        <w:rPr>
          <w:rFonts w:ascii="Times New Roman" w:hAnsi="Times New Roman"/>
        </w:rPr>
      </w:pPr>
      <w:r>
        <w:rPr>
          <w:rFonts w:ascii="Times New Roman" w:hAnsi="Times New Roman"/>
        </w:rPr>
        <w:t xml:space="preserve">Neyt, B. </w:t>
      </w:r>
      <w:r>
        <w:rPr>
          <w:rFonts w:ascii="Times New Roman" w:hAnsi="Times New Roman"/>
          <w:i/>
          <w:iCs/>
        </w:rPr>
        <w:t>et al.</w:t>
      </w:r>
      <w:r>
        <w:rPr>
          <w:rFonts w:ascii="Times New Roman" w:hAnsi="Times New Roman"/>
        </w:rPr>
        <w:t xml:space="preserve"> (2018) ‘Does Student Work Really Affect Educational Outcomes? A Review of the Literature’, </w:t>
      </w:r>
      <w:r>
        <w:rPr>
          <w:rFonts w:ascii="Times New Roman" w:hAnsi="Times New Roman"/>
          <w:i/>
          <w:iCs/>
        </w:rPr>
        <w:t>Journal of Economic Surveys</w:t>
      </w:r>
      <w:r>
        <w:rPr>
          <w:rFonts w:ascii="Times New Roman" w:hAnsi="Times New Roman"/>
        </w:rPr>
        <w:t xml:space="preserve"> [Preprint].</w:t>
      </w:r>
    </w:p>
    <w:p w14:paraId="65C6A641" w14:textId="77777777" w:rsidR="00D357A8" w:rsidRDefault="00D357A8" w:rsidP="00D357A8">
      <w:pPr>
        <w:pStyle w:val="Bibliography"/>
        <w:rPr>
          <w:rFonts w:ascii="Times New Roman" w:hAnsi="Times New Roman"/>
        </w:rPr>
      </w:pPr>
      <w:r>
        <w:rPr>
          <w:rFonts w:ascii="Times New Roman" w:hAnsi="Times New Roman"/>
        </w:rPr>
        <w:t xml:space="preserve">Norton, E.C. and Dowd, B.E. (2018) ‘Log Odds and the Interpretation of Logit Models’, </w:t>
      </w:r>
      <w:r>
        <w:rPr>
          <w:rFonts w:ascii="Times New Roman" w:hAnsi="Times New Roman"/>
          <w:i/>
          <w:iCs/>
        </w:rPr>
        <w:t>Health Services Research</w:t>
      </w:r>
      <w:r>
        <w:rPr>
          <w:rFonts w:ascii="Times New Roman" w:hAnsi="Times New Roman"/>
        </w:rPr>
        <w:t>, 53(2), pp. 859–878. Available at: https://doi.org/10.1111/1475-6773.12712.</w:t>
      </w:r>
    </w:p>
    <w:p w14:paraId="10E4FAF6" w14:textId="77777777" w:rsidR="00D357A8" w:rsidRDefault="00D357A8" w:rsidP="00D357A8">
      <w:pPr>
        <w:pStyle w:val="Bibliography"/>
        <w:rPr>
          <w:rFonts w:ascii="Times New Roman" w:hAnsi="Times New Roman"/>
        </w:rPr>
      </w:pPr>
      <w:r>
        <w:rPr>
          <w:rFonts w:ascii="Times New Roman" w:hAnsi="Times New Roman"/>
        </w:rPr>
        <w:t xml:space="preserve">ONS (2023) </w:t>
      </w:r>
      <w:r>
        <w:rPr>
          <w:rFonts w:ascii="Times New Roman" w:hAnsi="Times New Roman"/>
          <w:i/>
          <w:iCs/>
        </w:rPr>
        <w:t>Unemployment rate</w:t>
      </w:r>
      <w:r>
        <w:rPr>
          <w:rFonts w:ascii="Times New Roman" w:hAnsi="Times New Roman"/>
        </w:rPr>
        <w:t>. Available at: https://www.ons.gov.uk/employmentandlabourmarket/peoplenotinwork/unemployment/timeseries/mgsx/lms (Accessed: 1 May 2023).</w:t>
      </w:r>
    </w:p>
    <w:p w14:paraId="3B7C5FB2" w14:textId="77777777" w:rsidR="00D357A8" w:rsidRDefault="00D357A8" w:rsidP="00D357A8">
      <w:pPr>
        <w:pStyle w:val="Bibliography"/>
        <w:rPr>
          <w:rFonts w:ascii="Times New Roman" w:hAnsi="Times New Roman"/>
        </w:rPr>
      </w:pPr>
      <w:r>
        <w:rPr>
          <w:rFonts w:ascii="Times New Roman" w:hAnsi="Times New Roman"/>
        </w:rPr>
        <w:t xml:space="preserve">Paci, P. </w:t>
      </w:r>
      <w:r>
        <w:rPr>
          <w:rFonts w:ascii="Times New Roman" w:hAnsi="Times New Roman"/>
          <w:i/>
          <w:iCs/>
        </w:rPr>
        <w:t>et al.</w:t>
      </w:r>
      <w:r>
        <w:rPr>
          <w:rFonts w:ascii="Times New Roman" w:hAnsi="Times New Roman"/>
        </w:rPr>
        <w:t xml:space="preserve"> (1995) ‘Is pay discrimination against young women a thing of the past? Atale of two cohorts’, </w:t>
      </w:r>
      <w:r>
        <w:rPr>
          <w:rFonts w:ascii="Times New Roman" w:hAnsi="Times New Roman"/>
          <w:i/>
          <w:iCs/>
        </w:rPr>
        <w:t>International Journal of Manpower</w:t>
      </w:r>
      <w:r>
        <w:rPr>
          <w:rFonts w:ascii="Times New Roman" w:hAnsi="Times New Roman"/>
        </w:rPr>
        <w:t>, 16(2), pp. 60–65. Available at: https://doi.org/10.1108/01437729510085765.</w:t>
      </w:r>
    </w:p>
    <w:p w14:paraId="2D700F93" w14:textId="77777777" w:rsidR="00D357A8" w:rsidRDefault="00D357A8" w:rsidP="00D357A8">
      <w:pPr>
        <w:pStyle w:val="Bibliography"/>
        <w:rPr>
          <w:rFonts w:ascii="Times New Roman" w:hAnsi="Times New Roman"/>
        </w:rPr>
      </w:pPr>
      <w:r>
        <w:rPr>
          <w:rFonts w:ascii="Times New Roman" w:hAnsi="Times New Roman"/>
        </w:rPr>
        <w:t xml:space="preserve">Parsons, S. (2013) ‘Mass Observation Archive: How to combine information with the British birth cohort studies’, </w:t>
      </w:r>
      <w:r>
        <w:rPr>
          <w:rFonts w:ascii="Times New Roman" w:hAnsi="Times New Roman"/>
          <w:i/>
          <w:iCs/>
        </w:rPr>
        <w:t>Discovery UCL</w:t>
      </w:r>
      <w:r>
        <w:rPr>
          <w:rFonts w:ascii="Times New Roman" w:hAnsi="Times New Roman"/>
        </w:rPr>
        <w:t xml:space="preserve"> [Preprint].</w:t>
      </w:r>
    </w:p>
    <w:p w14:paraId="3F12410F" w14:textId="77777777" w:rsidR="00D357A8" w:rsidRDefault="00D357A8" w:rsidP="00D357A8">
      <w:pPr>
        <w:pStyle w:val="Bibliography"/>
        <w:rPr>
          <w:rFonts w:ascii="Times New Roman" w:hAnsi="Times New Roman"/>
        </w:rPr>
      </w:pPr>
      <w:r>
        <w:rPr>
          <w:rFonts w:ascii="Times New Roman" w:hAnsi="Times New Roman"/>
        </w:rPr>
        <w:t xml:space="preserve">Payne, J. (1987) ‘Unemployment, Apprenticeships and Training: does it pay to stay on at school?’, </w:t>
      </w:r>
      <w:r>
        <w:rPr>
          <w:rFonts w:ascii="Times New Roman" w:hAnsi="Times New Roman"/>
          <w:i/>
          <w:iCs/>
        </w:rPr>
        <w:t>British Journal of Sociology of Education</w:t>
      </w:r>
      <w:r>
        <w:rPr>
          <w:rFonts w:ascii="Times New Roman" w:hAnsi="Times New Roman"/>
        </w:rPr>
        <w:t>, 8(4), pp. 425–445. Available at: https://doi.org/10.1080/0142569870080405.</w:t>
      </w:r>
    </w:p>
    <w:p w14:paraId="3A56C14E" w14:textId="77777777" w:rsidR="00D357A8" w:rsidRDefault="00D357A8" w:rsidP="00D357A8">
      <w:pPr>
        <w:pStyle w:val="Bibliography"/>
        <w:rPr>
          <w:rFonts w:ascii="Times New Roman" w:hAnsi="Times New Roman"/>
        </w:rPr>
      </w:pPr>
      <w:r>
        <w:rPr>
          <w:rFonts w:ascii="Times New Roman" w:hAnsi="Times New Roman"/>
        </w:rPr>
        <w:t xml:space="preserve">Payne, J. (1995) ‘Routes beyond compulsory schooling’, </w:t>
      </w:r>
      <w:r>
        <w:rPr>
          <w:rFonts w:ascii="Times New Roman" w:hAnsi="Times New Roman"/>
          <w:i/>
          <w:iCs/>
        </w:rPr>
        <w:t>Policy Studies Institute</w:t>
      </w:r>
      <w:r>
        <w:rPr>
          <w:rFonts w:ascii="Times New Roman" w:hAnsi="Times New Roman"/>
        </w:rPr>
        <w:t>, p. 98.</w:t>
      </w:r>
    </w:p>
    <w:p w14:paraId="2D42938C" w14:textId="77777777" w:rsidR="00D357A8" w:rsidRDefault="00D357A8" w:rsidP="00D357A8">
      <w:pPr>
        <w:pStyle w:val="Bibliography"/>
        <w:rPr>
          <w:rFonts w:ascii="Times New Roman" w:hAnsi="Times New Roman"/>
        </w:rPr>
      </w:pPr>
      <w:r>
        <w:rPr>
          <w:rFonts w:ascii="Times New Roman" w:hAnsi="Times New Roman"/>
        </w:rPr>
        <w:t xml:space="preserve">Pearson qualifications (2023a) </w:t>
      </w:r>
      <w:r>
        <w:rPr>
          <w:rFonts w:ascii="Times New Roman" w:hAnsi="Times New Roman"/>
          <w:i/>
          <w:iCs/>
        </w:rPr>
        <w:t>About CSEs</w:t>
      </w:r>
      <w:r>
        <w:rPr>
          <w:rFonts w:ascii="Times New Roman" w:hAnsi="Times New Roman"/>
        </w:rPr>
        <w:t>. Available at: https://qualifications.pearson.com/en/support/support-topics/understanding-our-qualifications/our-qualifications-explained/about-cses.html (Accessed: 9 May 2023).</w:t>
      </w:r>
    </w:p>
    <w:p w14:paraId="6E231CE6" w14:textId="77777777" w:rsidR="00D357A8" w:rsidRDefault="00D357A8" w:rsidP="00D357A8">
      <w:pPr>
        <w:pStyle w:val="Bibliography"/>
        <w:rPr>
          <w:rFonts w:ascii="Times New Roman" w:hAnsi="Times New Roman"/>
        </w:rPr>
      </w:pPr>
      <w:r>
        <w:rPr>
          <w:rFonts w:ascii="Times New Roman" w:hAnsi="Times New Roman"/>
        </w:rPr>
        <w:lastRenderedPageBreak/>
        <w:t xml:space="preserve">Pearson qualifications (2023b) </w:t>
      </w:r>
      <w:r>
        <w:rPr>
          <w:rFonts w:ascii="Times New Roman" w:hAnsi="Times New Roman"/>
          <w:i/>
          <w:iCs/>
        </w:rPr>
        <w:t>About O levels</w:t>
      </w:r>
      <w:r>
        <w:rPr>
          <w:rFonts w:ascii="Times New Roman" w:hAnsi="Times New Roman"/>
        </w:rPr>
        <w:t>. Available at: https://qualifications.pearson.com/en/support/support-topics/understanding-our-qualifications/our-qualifications-explained/about-o-levels.html (Accessed: 8 May 2023).</w:t>
      </w:r>
    </w:p>
    <w:p w14:paraId="5418A8DA" w14:textId="77777777" w:rsidR="00D357A8" w:rsidRDefault="00D357A8" w:rsidP="00D357A8">
      <w:pPr>
        <w:pStyle w:val="Bibliography"/>
        <w:rPr>
          <w:rFonts w:ascii="Times New Roman" w:hAnsi="Times New Roman"/>
        </w:rPr>
      </w:pPr>
      <w:r>
        <w:rPr>
          <w:rFonts w:ascii="Times New Roman" w:hAnsi="Times New Roman"/>
        </w:rPr>
        <w:t xml:space="preserve">Power, C. and Elliott, J. (2006) ‘Cohort profile: 1958 British birth cohort (National Child Development Study)’, </w:t>
      </w:r>
      <w:r>
        <w:rPr>
          <w:rFonts w:ascii="Times New Roman" w:hAnsi="Times New Roman"/>
          <w:i/>
          <w:iCs/>
        </w:rPr>
        <w:t>International Journal of Epidemiology</w:t>
      </w:r>
      <w:r>
        <w:rPr>
          <w:rFonts w:ascii="Times New Roman" w:hAnsi="Times New Roman"/>
        </w:rPr>
        <w:t>, 35(1), pp. 34–41. Available at: https://doi.org/10.1093/ije/dyi183.</w:t>
      </w:r>
    </w:p>
    <w:p w14:paraId="5112926E" w14:textId="77777777" w:rsidR="00D357A8" w:rsidRDefault="00D357A8" w:rsidP="00D357A8">
      <w:pPr>
        <w:pStyle w:val="Bibliography"/>
        <w:rPr>
          <w:rFonts w:ascii="Times New Roman" w:hAnsi="Times New Roman"/>
        </w:rPr>
      </w:pPr>
      <w:r>
        <w:rPr>
          <w:rFonts w:ascii="Times New Roman" w:hAnsi="Times New Roman"/>
        </w:rPr>
        <w:t xml:space="preserve">Prandy, K. (1999) ‘Class, stratification and inequalities in health: a comparison of the Registrar‐General’s Social Classes and the Cambridge Scale’, </w:t>
      </w:r>
      <w:r>
        <w:rPr>
          <w:rFonts w:ascii="Times New Roman" w:hAnsi="Times New Roman"/>
          <w:i/>
          <w:iCs/>
        </w:rPr>
        <w:t>Sociology of Health &amp; Illness</w:t>
      </w:r>
      <w:r>
        <w:rPr>
          <w:rFonts w:ascii="Times New Roman" w:hAnsi="Times New Roman"/>
        </w:rPr>
        <w:t>, 21(4), pp. 466–484. Available at: https://doi.org/10.1111/1467-9566.00167.</w:t>
      </w:r>
    </w:p>
    <w:p w14:paraId="50885AA1" w14:textId="77777777" w:rsidR="00D357A8" w:rsidRDefault="00D357A8" w:rsidP="00D357A8">
      <w:pPr>
        <w:pStyle w:val="Bibliography"/>
        <w:rPr>
          <w:rFonts w:ascii="Times New Roman" w:hAnsi="Times New Roman"/>
        </w:rPr>
      </w:pPr>
      <w:r>
        <w:rPr>
          <w:rFonts w:ascii="Times New Roman" w:hAnsi="Times New Roman"/>
        </w:rPr>
        <w:t xml:space="preserve">Prandy, K. and Lambert, P. (2003) ‘Marriage, Social Distance and the Social Space:: An Alternative Derivation and Validation of the Cambridge Scale’, </w:t>
      </w:r>
      <w:r>
        <w:rPr>
          <w:rFonts w:ascii="Times New Roman" w:hAnsi="Times New Roman"/>
          <w:i/>
          <w:iCs/>
        </w:rPr>
        <w:t>Sociology</w:t>
      </w:r>
      <w:r>
        <w:rPr>
          <w:rFonts w:ascii="Times New Roman" w:hAnsi="Times New Roman"/>
        </w:rPr>
        <w:t>, 37(3), pp. 397–411. Available at: https://doi.org/10.1177/00380385030373001.</w:t>
      </w:r>
    </w:p>
    <w:p w14:paraId="1A09B612" w14:textId="77777777" w:rsidR="00D357A8" w:rsidRDefault="00D357A8" w:rsidP="00D357A8">
      <w:pPr>
        <w:pStyle w:val="Bibliography"/>
        <w:rPr>
          <w:rFonts w:ascii="Times New Roman" w:hAnsi="Times New Roman"/>
        </w:rPr>
      </w:pPr>
      <w:r>
        <w:rPr>
          <w:rFonts w:ascii="Times New Roman" w:hAnsi="Times New Roman"/>
        </w:rPr>
        <w:t xml:space="preserve">Roantree, B. and Vira, K. (2018) </w:t>
      </w:r>
      <w:r>
        <w:rPr>
          <w:rFonts w:ascii="Times New Roman" w:hAnsi="Times New Roman"/>
          <w:i/>
          <w:iCs/>
        </w:rPr>
        <w:t>The rise and rise of women’s employment in the UK</w:t>
      </w:r>
      <w:r>
        <w:rPr>
          <w:rFonts w:ascii="Times New Roman" w:hAnsi="Times New Roman"/>
        </w:rPr>
        <w:t>. The IFS. Available at: https://doi.org/10.1920/BN.IFS.2019.BN0234.</w:t>
      </w:r>
    </w:p>
    <w:p w14:paraId="019A9361" w14:textId="77777777" w:rsidR="00D357A8" w:rsidRDefault="00D357A8" w:rsidP="00D357A8">
      <w:pPr>
        <w:pStyle w:val="Bibliography"/>
        <w:rPr>
          <w:rFonts w:ascii="Times New Roman" w:hAnsi="Times New Roman"/>
        </w:rPr>
      </w:pPr>
      <w:r>
        <w:rPr>
          <w:rFonts w:ascii="Times New Roman" w:hAnsi="Times New Roman"/>
        </w:rPr>
        <w:t xml:space="preserve">Roberts, K. (2003) ‘Change and Continuity in Youth Transitions in Eastern Europe: Lessons for Western Sociology’, </w:t>
      </w:r>
      <w:r>
        <w:rPr>
          <w:rFonts w:ascii="Times New Roman" w:hAnsi="Times New Roman"/>
          <w:i/>
          <w:iCs/>
        </w:rPr>
        <w:t>The Sociological Review</w:t>
      </w:r>
      <w:r>
        <w:rPr>
          <w:rFonts w:ascii="Times New Roman" w:hAnsi="Times New Roman"/>
        </w:rPr>
        <w:t>, 51(4), pp. 484–505. Available at: https://doi.org/10.1111/j.1467-954X.2003.00432.x.</w:t>
      </w:r>
    </w:p>
    <w:p w14:paraId="2214A49E" w14:textId="77777777" w:rsidR="00D357A8" w:rsidRDefault="00D357A8" w:rsidP="00D357A8">
      <w:pPr>
        <w:pStyle w:val="Bibliography"/>
        <w:rPr>
          <w:rFonts w:ascii="Times New Roman" w:hAnsi="Times New Roman"/>
        </w:rPr>
      </w:pPr>
      <w:r>
        <w:rPr>
          <w:rFonts w:ascii="Times New Roman" w:hAnsi="Times New Roman"/>
        </w:rPr>
        <w:t xml:space="preserve">Rose, D. and Pevalin, D.J. (2002) ‘The National Statistics Socio-economic Classification: Unifying Official and Sociological Approaches to the Conceptualisation and Measurement of Social Class’, </w:t>
      </w:r>
      <w:r>
        <w:rPr>
          <w:rFonts w:ascii="Times New Roman" w:hAnsi="Times New Roman"/>
          <w:i/>
          <w:iCs/>
        </w:rPr>
        <w:t>Sociétés contemporaines</w:t>
      </w:r>
      <w:r>
        <w:rPr>
          <w:rFonts w:ascii="Times New Roman" w:hAnsi="Times New Roman"/>
        </w:rPr>
        <w:t xml:space="preserve"> [Preprint].</w:t>
      </w:r>
    </w:p>
    <w:p w14:paraId="0CFBF39B" w14:textId="77777777" w:rsidR="00D357A8" w:rsidRDefault="00D357A8" w:rsidP="00D357A8">
      <w:pPr>
        <w:pStyle w:val="Bibliography"/>
        <w:rPr>
          <w:rFonts w:ascii="Times New Roman" w:hAnsi="Times New Roman"/>
        </w:rPr>
      </w:pPr>
      <w:r>
        <w:rPr>
          <w:rFonts w:ascii="Times New Roman" w:hAnsi="Times New Roman"/>
        </w:rPr>
        <w:t xml:space="preserve">Rose, P. and Pevalin, D. (2010) </w:t>
      </w:r>
      <w:r>
        <w:rPr>
          <w:rFonts w:ascii="Times New Roman" w:hAnsi="Times New Roman"/>
          <w:i/>
          <w:iCs/>
        </w:rPr>
        <w:t>Standard occupational classification 2010</w:t>
      </w:r>
      <w:r>
        <w:rPr>
          <w:rFonts w:ascii="Times New Roman" w:hAnsi="Times New Roman"/>
        </w:rPr>
        <w:t>. Basingstoke, Hampshire: Palgrave Macmillan.</w:t>
      </w:r>
    </w:p>
    <w:p w14:paraId="38BD34BF" w14:textId="77777777" w:rsidR="00D357A8" w:rsidRDefault="00D357A8" w:rsidP="00D357A8">
      <w:pPr>
        <w:pStyle w:val="Bibliography"/>
        <w:rPr>
          <w:rFonts w:ascii="Times New Roman" w:hAnsi="Times New Roman"/>
        </w:rPr>
      </w:pPr>
      <w:r>
        <w:rPr>
          <w:rFonts w:ascii="Times New Roman" w:hAnsi="Times New Roman"/>
        </w:rPr>
        <w:t xml:space="preserve">Saunders, P. (2003) </w:t>
      </w:r>
      <w:r>
        <w:rPr>
          <w:rFonts w:ascii="Times New Roman" w:hAnsi="Times New Roman"/>
          <w:i/>
          <w:iCs/>
        </w:rPr>
        <w:t>Social Theory and the Urban Question</w:t>
      </w:r>
      <w:r>
        <w:rPr>
          <w:rFonts w:ascii="Times New Roman" w:hAnsi="Times New Roman"/>
        </w:rPr>
        <w:t>. Routledge.</w:t>
      </w:r>
    </w:p>
    <w:p w14:paraId="4D9D64C1" w14:textId="77777777" w:rsidR="00D357A8" w:rsidRDefault="00D357A8" w:rsidP="00D357A8">
      <w:pPr>
        <w:pStyle w:val="Bibliography"/>
        <w:rPr>
          <w:rFonts w:ascii="Times New Roman" w:hAnsi="Times New Roman"/>
        </w:rPr>
      </w:pPr>
      <w:r>
        <w:rPr>
          <w:rFonts w:ascii="Times New Roman" w:hAnsi="Times New Roman"/>
        </w:rPr>
        <w:t xml:space="preserve">Saunders, P. (2021) </w:t>
      </w:r>
      <w:r>
        <w:rPr>
          <w:rFonts w:ascii="Times New Roman" w:hAnsi="Times New Roman"/>
          <w:i/>
          <w:iCs/>
        </w:rPr>
        <w:t>A Nation of Home Owners</w:t>
      </w:r>
      <w:r>
        <w:rPr>
          <w:rFonts w:ascii="Times New Roman" w:hAnsi="Times New Roman"/>
        </w:rPr>
        <w:t>. Routledge.</w:t>
      </w:r>
    </w:p>
    <w:p w14:paraId="2A2F2EB6" w14:textId="77777777" w:rsidR="00D357A8" w:rsidRDefault="00D357A8" w:rsidP="00D357A8">
      <w:pPr>
        <w:pStyle w:val="Bibliography"/>
        <w:rPr>
          <w:rFonts w:ascii="Times New Roman" w:hAnsi="Times New Roman"/>
        </w:rPr>
      </w:pPr>
      <w:r>
        <w:rPr>
          <w:rFonts w:ascii="Times New Roman" w:hAnsi="Times New Roman"/>
        </w:rPr>
        <w:t xml:space="preserve">Savage, L. (2011) ‘Snakes and Ladders: who climbs the rungs of the earnings ladder’, </w:t>
      </w:r>
      <w:r>
        <w:rPr>
          <w:rFonts w:ascii="Times New Roman" w:hAnsi="Times New Roman"/>
          <w:i/>
          <w:iCs/>
        </w:rPr>
        <w:t>Resolution Foundation</w:t>
      </w:r>
      <w:r>
        <w:rPr>
          <w:rFonts w:ascii="Times New Roman" w:hAnsi="Times New Roman"/>
        </w:rPr>
        <w:t xml:space="preserve"> [Preprint].</w:t>
      </w:r>
    </w:p>
    <w:p w14:paraId="6F1FB37D" w14:textId="77777777" w:rsidR="00D357A8" w:rsidRDefault="00D357A8" w:rsidP="00D357A8">
      <w:pPr>
        <w:pStyle w:val="Bibliography"/>
        <w:rPr>
          <w:rFonts w:ascii="Times New Roman" w:hAnsi="Times New Roman"/>
        </w:rPr>
      </w:pPr>
      <w:r>
        <w:rPr>
          <w:rFonts w:ascii="Times New Roman" w:hAnsi="Times New Roman"/>
        </w:rPr>
        <w:t xml:space="preserve">Savage, M. and Egerton, M. (1997) ‘Social Mobility, Individual Ability and the Inheritance of Class Inequality’, </w:t>
      </w:r>
      <w:r>
        <w:rPr>
          <w:rFonts w:ascii="Times New Roman" w:hAnsi="Times New Roman"/>
          <w:i/>
          <w:iCs/>
        </w:rPr>
        <w:t>Sociology</w:t>
      </w:r>
      <w:r>
        <w:rPr>
          <w:rFonts w:ascii="Times New Roman" w:hAnsi="Times New Roman"/>
        </w:rPr>
        <w:t>, 31(4), pp. 645–672. Available at: https://doi.org/10.1177/0038038597031004002.</w:t>
      </w:r>
    </w:p>
    <w:p w14:paraId="2E35A52B" w14:textId="77777777" w:rsidR="00D357A8" w:rsidRDefault="00D357A8" w:rsidP="00D357A8">
      <w:pPr>
        <w:pStyle w:val="Bibliography"/>
        <w:rPr>
          <w:rFonts w:ascii="Times New Roman" w:hAnsi="Times New Roman"/>
        </w:rPr>
      </w:pPr>
      <w:r>
        <w:rPr>
          <w:rFonts w:ascii="Times New Roman" w:hAnsi="Times New Roman"/>
        </w:rPr>
        <w:t xml:space="preserve">Schmitt, C. (2021) ‘The impact of economic uncertainty, precarious employment, and risk attitudes on the transition to parenthood’, </w:t>
      </w:r>
      <w:r>
        <w:rPr>
          <w:rFonts w:ascii="Times New Roman" w:hAnsi="Times New Roman"/>
          <w:i/>
          <w:iCs/>
        </w:rPr>
        <w:t>Advances in Life Course Research</w:t>
      </w:r>
      <w:r>
        <w:rPr>
          <w:rFonts w:ascii="Times New Roman" w:hAnsi="Times New Roman"/>
        </w:rPr>
        <w:t>, 47, p. 100402. Available at: https://doi.org/10.1016/j.alcr.2021.100402.</w:t>
      </w:r>
    </w:p>
    <w:p w14:paraId="5B0E25AE" w14:textId="77777777" w:rsidR="00D357A8" w:rsidRDefault="00D357A8" w:rsidP="00D357A8">
      <w:pPr>
        <w:pStyle w:val="Bibliography"/>
        <w:rPr>
          <w:rFonts w:ascii="Times New Roman" w:hAnsi="Times New Roman"/>
        </w:rPr>
      </w:pPr>
      <w:r>
        <w:rPr>
          <w:rFonts w:ascii="Times New Roman" w:hAnsi="Times New Roman"/>
        </w:rPr>
        <w:t xml:space="preserve">Schoon, I. </w:t>
      </w:r>
      <w:r>
        <w:rPr>
          <w:rFonts w:ascii="Times New Roman" w:hAnsi="Times New Roman"/>
          <w:i/>
          <w:iCs/>
        </w:rPr>
        <w:t>et al.</w:t>
      </w:r>
      <w:r>
        <w:rPr>
          <w:rFonts w:ascii="Times New Roman" w:hAnsi="Times New Roman"/>
        </w:rPr>
        <w:t xml:space="preserve"> (2001) ‘Transitions from school to work in a changing social context’, </w:t>
      </w:r>
      <w:r>
        <w:rPr>
          <w:rFonts w:ascii="Times New Roman" w:hAnsi="Times New Roman"/>
          <w:i/>
          <w:iCs/>
        </w:rPr>
        <w:t>YOUNG</w:t>
      </w:r>
      <w:r>
        <w:rPr>
          <w:rFonts w:ascii="Times New Roman" w:hAnsi="Times New Roman"/>
        </w:rPr>
        <w:t>, 9(1), pp. 4–22. Available at: https://doi.org/10.1177/110330880100900102.</w:t>
      </w:r>
    </w:p>
    <w:p w14:paraId="48C873DB" w14:textId="77777777" w:rsidR="00D357A8" w:rsidRDefault="00D357A8" w:rsidP="00D357A8">
      <w:pPr>
        <w:pStyle w:val="Bibliography"/>
        <w:rPr>
          <w:rFonts w:ascii="Times New Roman" w:hAnsi="Times New Roman"/>
        </w:rPr>
      </w:pPr>
      <w:r>
        <w:rPr>
          <w:rFonts w:ascii="Times New Roman" w:hAnsi="Times New Roman"/>
        </w:rPr>
        <w:t xml:space="preserve">Schoon, I. (2007) ‘Adaptations to changing times: Agency in context’, </w:t>
      </w:r>
      <w:r>
        <w:rPr>
          <w:rFonts w:ascii="Times New Roman" w:hAnsi="Times New Roman"/>
          <w:i/>
          <w:iCs/>
        </w:rPr>
        <w:t>International Journal of Psychology</w:t>
      </w:r>
      <w:r>
        <w:rPr>
          <w:rFonts w:ascii="Times New Roman" w:hAnsi="Times New Roman"/>
        </w:rPr>
        <w:t>, 42(2), pp. 94–101. Available at: https://doi.org/10.1080/00207590600991252.</w:t>
      </w:r>
    </w:p>
    <w:p w14:paraId="4D1164C3" w14:textId="77777777" w:rsidR="00D357A8" w:rsidRDefault="00D357A8" w:rsidP="00D357A8">
      <w:pPr>
        <w:pStyle w:val="Bibliography"/>
        <w:rPr>
          <w:rFonts w:ascii="Times New Roman" w:hAnsi="Times New Roman"/>
        </w:rPr>
      </w:pPr>
      <w:r>
        <w:rPr>
          <w:rFonts w:ascii="Times New Roman" w:hAnsi="Times New Roman"/>
        </w:rPr>
        <w:t xml:space="preserve">Schoon, I. (2010) ‘Becoming Adult: The Persisting Importance of Class and Gender’, in Scott, J., Crompton, R., and Lyonette, C., </w:t>
      </w:r>
      <w:r>
        <w:rPr>
          <w:rFonts w:ascii="Times New Roman" w:hAnsi="Times New Roman"/>
          <w:i/>
          <w:iCs/>
        </w:rPr>
        <w:t>Gender Inequalities in the 21st Century</w:t>
      </w:r>
      <w:r>
        <w:rPr>
          <w:rFonts w:ascii="Times New Roman" w:hAnsi="Times New Roman"/>
        </w:rPr>
        <w:t>. Edward Elgar Publishing, p. 13500. Available at: https://doi.org/10.4337/9781849805568.00008.</w:t>
      </w:r>
    </w:p>
    <w:p w14:paraId="2F535C44" w14:textId="77777777" w:rsidR="00D357A8" w:rsidRDefault="00D357A8" w:rsidP="00D357A8">
      <w:pPr>
        <w:pStyle w:val="Bibliography"/>
        <w:rPr>
          <w:rFonts w:ascii="Times New Roman" w:hAnsi="Times New Roman"/>
        </w:rPr>
      </w:pPr>
      <w:r>
        <w:rPr>
          <w:rFonts w:ascii="Times New Roman" w:hAnsi="Times New Roman"/>
        </w:rPr>
        <w:lastRenderedPageBreak/>
        <w:t xml:space="preserve">Schoon, I. (2020) ‘Navigating an Uncertain Labor Market in the UK: The Role of Structure and Agency in the Transition from School to Work’, </w:t>
      </w:r>
      <w:r>
        <w:rPr>
          <w:rFonts w:ascii="Times New Roman" w:hAnsi="Times New Roman"/>
          <w:i/>
          <w:iCs/>
        </w:rPr>
        <w:t>The ANNALS of the American Academy of Political and Social Science</w:t>
      </w:r>
      <w:r>
        <w:rPr>
          <w:rFonts w:ascii="Times New Roman" w:hAnsi="Times New Roman"/>
        </w:rPr>
        <w:t>, 688(1), pp. 77–92. Available at: https://doi.org/10.1177/0002716220905569.</w:t>
      </w:r>
    </w:p>
    <w:p w14:paraId="2C0764DC" w14:textId="77777777" w:rsidR="00D357A8" w:rsidRDefault="00D357A8" w:rsidP="00D357A8">
      <w:pPr>
        <w:pStyle w:val="Bibliography"/>
        <w:rPr>
          <w:rFonts w:ascii="Times New Roman" w:hAnsi="Times New Roman"/>
        </w:rPr>
      </w:pPr>
      <w:r>
        <w:rPr>
          <w:rFonts w:ascii="Times New Roman" w:hAnsi="Times New Roman"/>
        </w:rPr>
        <w:t>Schoon, I. (2022) ‘Planning for the Future: Changing Education Expectations in Three British Cohorts’, p. 22.</w:t>
      </w:r>
    </w:p>
    <w:p w14:paraId="32B522B1" w14:textId="77777777" w:rsidR="00D357A8" w:rsidRDefault="00D357A8" w:rsidP="00D357A8">
      <w:pPr>
        <w:pStyle w:val="Bibliography"/>
        <w:rPr>
          <w:rFonts w:ascii="Times New Roman" w:hAnsi="Times New Roman"/>
        </w:rPr>
      </w:pPr>
      <w:r>
        <w:rPr>
          <w:rFonts w:ascii="Times New Roman" w:hAnsi="Times New Roman"/>
        </w:rPr>
        <w:t xml:space="preserve">Schoon, I., Martin, P. and Ross, A. (2007) ‘Career transitions in times of social change. His and her story’, </w:t>
      </w:r>
      <w:r>
        <w:rPr>
          <w:rFonts w:ascii="Times New Roman" w:hAnsi="Times New Roman"/>
          <w:i/>
          <w:iCs/>
        </w:rPr>
        <w:t>Journal of Vocational Behavior</w:t>
      </w:r>
      <w:r>
        <w:rPr>
          <w:rFonts w:ascii="Times New Roman" w:hAnsi="Times New Roman"/>
        </w:rPr>
        <w:t>, 70(1), pp. 78–96. Available at: https://doi.org/10.1016/j.jvb.2006.04.009.</w:t>
      </w:r>
    </w:p>
    <w:p w14:paraId="6A00A0D0" w14:textId="77777777" w:rsidR="00D357A8" w:rsidRDefault="00D357A8" w:rsidP="00D357A8">
      <w:pPr>
        <w:pStyle w:val="Bibliography"/>
        <w:rPr>
          <w:rFonts w:ascii="Times New Roman" w:hAnsi="Times New Roman"/>
        </w:rPr>
      </w:pPr>
      <w:r>
        <w:rPr>
          <w:rFonts w:ascii="Times New Roman" w:hAnsi="Times New Roman"/>
        </w:rPr>
        <w:t xml:space="preserve">Seaman, S.R. </w:t>
      </w:r>
      <w:r>
        <w:rPr>
          <w:rFonts w:ascii="Times New Roman" w:hAnsi="Times New Roman"/>
          <w:i/>
          <w:iCs/>
        </w:rPr>
        <w:t>et al.</w:t>
      </w:r>
      <w:r>
        <w:rPr>
          <w:rFonts w:ascii="Times New Roman" w:hAnsi="Times New Roman"/>
        </w:rPr>
        <w:t xml:space="preserve"> (2012) ‘Combining Multiple Imputation and Inverse‐Probability Weighting’, </w:t>
      </w:r>
      <w:r>
        <w:rPr>
          <w:rFonts w:ascii="Times New Roman" w:hAnsi="Times New Roman"/>
          <w:i/>
          <w:iCs/>
        </w:rPr>
        <w:t>Biometrics</w:t>
      </w:r>
      <w:r>
        <w:rPr>
          <w:rFonts w:ascii="Times New Roman" w:hAnsi="Times New Roman"/>
        </w:rPr>
        <w:t>, 68(1), pp. 129–137. Available at: https://doi.org/10.1111/j.1541-0420.2011.01666.x.</w:t>
      </w:r>
    </w:p>
    <w:p w14:paraId="35263477" w14:textId="77777777" w:rsidR="00D357A8" w:rsidRDefault="00D357A8" w:rsidP="00D357A8">
      <w:pPr>
        <w:pStyle w:val="Bibliography"/>
        <w:rPr>
          <w:rFonts w:ascii="Times New Roman" w:hAnsi="Times New Roman"/>
        </w:rPr>
      </w:pPr>
      <w:r>
        <w:rPr>
          <w:rFonts w:ascii="Times New Roman" w:hAnsi="Times New Roman"/>
        </w:rPr>
        <w:t xml:space="preserve">Seaman, S.R. and White, I.R. (2013) ‘Review of inverse probability weighting for dealing with missing data’, </w:t>
      </w:r>
      <w:r>
        <w:rPr>
          <w:rFonts w:ascii="Times New Roman" w:hAnsi="Times New Roman"/>
          <w:i/>
          <w:iCs/>
        </w:rPr>
        <w:t>Statistical Methods in Medical Research</w:t>
      </w:r>
      <w:r>
        <w:rPr>
          <w:rFonts w:ascii="Times New Roman" w:hAnsi="Times New Roman"/>
        </w:rPr>
        <w:t>, 22(3), pp. 278–295. Available at: https://doi.org/10.1177/0962280210395740.</w:t>
      </w:r>
    </w:p>
    <w:p w14:paraId="15B77819" w14:textId="77777777" w:rsidR="00D357A8" w:rsidRDefault="00D357A8" w:rsidP="00D357A8">
      <w:pPr>
        <w:pStyle w:val="Bibliography"/>
        <w:rPr>
          <w:rFonts w:ascii="Times New Roman" w:hAnsi="Times New Roman"/>
        </w:rPr>
      </w:pPr>
      <w:r>
        <w:rPr>
          <w:rFonts w:ascii="Times New Roman" w:hAnsi="Times New Roman"/>
        </w:rPr>
        <w:t xml:space="preserve">Shanahan, M.J. (2000) ‘Pathways to Adulthood in Changing Societies: Variability and Mechanisms in Life Course Perspective’, </w:t>
      </w:r>
      <w:r>
        <w:rPr>
          <w:rFonts w:ascii="Times New Roman" w:hAnsi="Times New Roman"/>
          <w:i/>
          <w:iCs/>
        </w:rPr>
        <w:t>Review of Sociology</w:t>
      </w:r>
      <w:r>
        <w:rPr>
          <w:rFonts w:ascii="Times New Roman" w:hAnsi="Times New Roman"/>
        </w:rPr>
        <w:t>, 26(1), pp. 667–692. Available at: https://doi.org/10.1146/annurev.soc.26.1.667.</w:t>
      </w:r>
    </w:p>
    <w:p w14:paraId="3A8719C5" w14:textId="77777777" w:rsidR="00D357A8" w:rsidRDefault="00D357A8" w:rsidP="00D357A8">
      <w:pPr>
        <w:pStyle w:val="Bibliography"/>
        <w:rPr>
          <w:rFonts w:ascii="Times New Roman" w:hAnsi="Times New Roman"/>
        </w:rPr>
      </w:pPr>
      <w:r>
        <w:rPr>
          <w:rFonts w:ascii="Times New Roman" w:hAnsi="Times New Roman"/>
        </w:rPr>
        <w:t xml:space="preserve">Sianesi, B., Dearden, L. and Blundell, R. (2003) </w:t>
      </w:r>
      <w:r>
        <w:rPr>
          <w:rFonts w:ascii="Times New Roman" w:hAnsi="Times New Roman"/>
          <w:i/>
          <w:iCs/>
        </w:rPr>
        <w:t>Evaluating the impact of education on earnings in the UK: Models, methods and results from the NCDS</w:t>
      </w:r>
      <w:r>
        <w:rPr>
          <w:rFonts w:ascii="Times New Roman" w:hAnsi="Times New Roman"/>
        </w:rPr>
        <w:t>. Working Paper Series. IFS. Available at: https://doi.org/10.1920/wp.ifs.2003.0320.</w:t>
      </w:r>
    </w:p>
    <w:p w14:paraId="6BF4675E" w14:textId="77777777" w:rsidR="00D357A8" w:rsidRDefault="00D357A8" w:rsidP="00D357A8">
      <w:pPr>
        <w:pStyle w:val="Bibliography"/>
        <w:rPr>
          <w:rFonts w:ascii="Times New Roman" w:hAnsi="Times New Roman"/>
        </w:rPr>
      </w:pPr>
      <w:r>
        <w:rPr>
          <w:rFonts w:ascii="Times New Roman" w:hAnsi="Times New Roman"/>
        </w:rPr>
        <w:t xml:space="preserve">Silverwood, R. </w:t>
      </w:r>
      <w:r>
        <w:rPr>
          <w:rFonts w:ascii="Times New Roman" w:hAnsi="Times New Roman"/>
          <w:i/>
          <w:iCs/>
        </w:rPr>
        <w:t>et al.</w:t>
      </w:r>
      <w:r>
        <w:rPr>
          <w:rFonts w:ascii="Times New Roman" w:hAnsi="Times New Roman"/>
        </w:rPr>
        <w:t xml:space="preserve"> (2021) ‘Handling missing data in the National Child Development Study: User guide (Version 2).’</w:t>
      </w:r>
    </w:p>
    <w:p w14:paraId="1A2E61F5" w14:textId="77777777" w:rsidR="00D357A8" w:rsidRDefault="00D357A8" w:rsidP="00D357A8">
      <w:pPr>
        <w:pStyle w:val="Bibliography"/>
        <w:rPr>
          <w:rFonts w:ascii="Times New Roman" w:hAnsi="Times New Roman"/>
        </w:rPr>
      </w:pPr>
      <w:r>
        <w:rPr>
          <w:rFonts w:ascii="Times New Roman" w:hAnsi="Times New Roman"/>
        </w:rPr>
        <w:t xml:space="preserve">Steiner, R., Hirschi, A. and Akkermans, J. (2021) ‘Many Roads Lead to Rome: Researching Antecedents and Outcomes of Contemporary School-To-Work Transitions’, </w:t>
      </w:r>
      <w:r>
        <w:rPr>
          <w:rFonts w:ascii="Times New Roman" w:hAnsi="Times New Roman"/>
          <w:i/>
          <w:iCs/>
        </w:rPr>
        <w:t>Journal of Career Development</w:t>
      </w:r>
      <w:r>
        <w:rPr>
          <w:rFonts w:ascii="Times New Roman" w:hAnsi="Times New Roman"/>
        </w:rPr>
        <w:t>, p. 089484532110635. Available at: https://doi.org/10.1177/08948453211063580.</w:t>
      </w:r>
    </w:p>
    <w:p w14:paraId="0070C18F" w14:textId="77777777" w:rsidR="00D357A8" w:rsidRDefault="00D357A8" w:rsidP="00D357A8">
      <w:pPr>
        <w:pStyle w:val="Bibliography"/>
        <w:rPr>
          <w:rFonts w:ascii="Times New Roman" w:hAnsi="Times New Roman"/>
        </w:rPr>
      </w:pPr>
      <w:r>
        <w:rPr>
          <w:rFonts w:ascii="Times New Roman" w:hAnsi="Times New Roman"/>
        </w:rPr>
        <w:t>Stevenson (1913) ‘Annual report for the 1911 of the registrar-general’, 182(4708), pp. 1491–1492. Available at: https://doi.org/10.1016/S0140-6736(01)78008-7.</w:t>
      </w:r>
    </w:p>
    <w:p w14:paraId="00BE3E5B" w14:textId="77777777" w:rsidR="00D357A8" w:rsidRDefault="00D357A8" w:rsidP="00D357A8">
      <w:pPr>
        <w:pStyle w:val="Bibliography"/>
        <w:rPr>
          <w:rFonts w:ascii="Times New Roman" w:hAnsi="Times New Roman"/>
        </w:rPr>
      </w:pPr>
      <w:r>
        <w:rPr>
          <w:rFonts w:ascii="Times New Roman" w:hAnsi="Times New Roman"/>
        </w:rPr>
        <w:t xml:space="preserve">Stevenson, T.H.C. (1928) ‘The Vital Statistics of Wealth and Poverty’, </w:t>
      </w:r>
      <w:r>
        <w:rPr>
          <w:rFonts w:ascii="Times New Roman" w:hAnsi="Times New Roman"/>
          <w:i/>
          <w:iCs/>
        </w:rPr>
        <w:t>Journal of the Royal Statistical Society</w:t>
      </w:r>
      <w:r>
        <w:rPr>
          <w:rFonts w:ascii="Times New Roman" w:hAnsi="Times New Roman"/>
        </w:rPr>
        <w:t>, 91(2), p. 207. Available at: https://doi.org/10.2307/2341530.</w:t>
      </w:r>
    </w:p>
    <w:p w14:paraId="1D6ACD67"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73) ‘Measuring the Class Structure’, </w:t>
      </w:r>
      <w:r>
        <w:rPr>
          <w:rFonts w:ascii="Times New Roman" w:hAnsi="Times New Roman"/>
          <w:i/>
          <w:iCs/>
        </w:rPr>
        <w:t>Nature</w:t>
      </w:r>
      <w:r>
        <w:rPr>
          <w:rFonts w:ascii="Times New Roman" w:hAnsi="Times New Roman"/>
        </w:rPr>
        <w:t>, 245(5426), pp. 415–417. Available at: https://doi.org/10.1038/245415a0.</w:t>
      </w:r>
    </w:p>
    <w:p w14:paraId="2556AB11"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80) </w:t>
      </w:r>
      <w:r>
        <w:rPr>
          <w:rFonts w:ascii="Times New Roman" w:hAnsi="Times New Roman"/>
          <w:i/>
          <w:iCs/>
        </w:rPr>
        <w:t>Social Stratification and Occupations</w:t>
      </w:r>
      <w:r>
        <w:rPr>
          <w:rFonts w:ascii="Times New Roman" w:hAnsi="Times New Roman"/>
        </w:rPr>
        <w:t>. Springer.</w:t>
      </w:r>
    </w:p>
    <w:p w14:paraId="08ED70AD" w14:textId="77777777" w:rsidR="00D357A8" w:rsidRDefault="00D357A8" w:rsidP="00D357A8">
      <w:pPr>
        <w:pStyle w:val="Bibliography"/>
        <w:rPr>
          <w:rFonts w:ascii="Times New Roman" w:hAnsi="Times New Roman"/>
        </w:rPr>
      </w:pPr>
      <w:r>
        <w:rPr>
          <w:rFonts w:ascii="Times New Roman" w:hAnsi="Times New Roman"/>
        </w:rPr>
        <w:t xml:space="preserve">Stopforth, S. (2020) ‘Parental Socio-Economic Background and Children’s School-Level GCSE Attainment’, </w:t>
      </w:r>
      <w:r>
        <w:rPr>
          <w:rFonts w:ascii="Times New Roman" w:hAnsi="Times New Roman"/>
          <w:i/>
          <w:iCs/>
        </w:rPr>
        <w:t>PhD thesis</w:t>
      </w:r>
      <w:r>
        <w:rPr>
          <w:rFonts w:ascii="Times New Roman" w:hAnsi="Times New Roman"/>
        </w:rPr>
        <w:t>, p. 306.</w:t>
      </w:r>
    </w:p>
    <w:p w14:paraId="18084F3D" w14:textId="77777777" w:rsidR="00D357A8" w:rsidRDefault="00D357A8" w:rsidP="00D357A8">
      <w:pPr>
        <w:pStyle w:val="Bibliography"/>
        <w:rPr>
          <w:rFonts w:ascii="Times New Roman" w:hAnsi="Times New Roman"/>
        </w:rPr>
      </w:pPr>
      <w:r>
        <w:rPr>
          <w:rFonts w:ascii="Times New Roman" w:hAnsi="Times New Roman"/>
        </w:rPr>
        <w:t xml:space="preserve">Szreter, S.R.S. (1984) ‘The Genesis of the Registrar-General’s Social Classification of Occupations’, </w:t>
      </w:r>
      <w:r>
        <w:rPr>
          <w:rFonts w:ascii="Times New Roman" w:hAnsi="Times New Roman"/>
          <w:i/>
          <w:iCs/>
        </w:rPr>
        <w:t>The British Journal of Sociology</w:t>
      </w:r>
      <w:r>
        <w:rPr>
          <w:rFonts w:ascii="Times New Roman" w:hAnsi="Times New Roman"/>
        </w:rPr>
        <w:t>, 35(4), p. 522. Available at: https://doi.org/10.2307/590433.</w:t>
      </w:r>
    </w:p>
    <w:p w14:paraId="11D4A3B4" w14:textId="77777777" w:rsidR="00D357A8" w:rsidRDefault="00D357A8" w:rsidP="00D357A8">
      <w:pPr>
        <w:pStyle w:val="Bibliography"/>
        <w:rPr>
          <w:rFonts w:ascii="Times New Roman" w:hAnsi="Times New Roman"/>
        </w:rPr>
      </w:pPr>
      <w:r>
        <w:rPr>
          <w:rFonts w:ascii="Times New Roman" w:hAnsi="Times New Roman"/>
        </w:rPr>
        <w:t xml:space="preserve">Treiman, D.J. (2009) </w:t>
      </w:r>
      <w:r>
        <w:rPr>
          <w:rFonts w:ascii="Times New Roman" w:hAnsi="Times New Roman"/>
          <w:i/>
          <w:iCs/>
        </w:rPr>
        <w:t>Quantitative data analysis doing social research to test ideas</w:t>
      </w:r>
      <w:r>
        <w:rPr>
          <w:rFonts w:ascii="Times New Roman" w:hAnsi="Times New Roman"/>
        </w:rPr>
        <w:t>. Jossey-Bass.</w:t>
      </w:r>
    </w:p>
    <w:p w14:paraId="2598E5A1" w14:textId="77777777" w:rsidR="00D357A8" w:rsidRDefault="00D357A8" w:rsidP="00D357A8">
      <w:pPr>
        <w:pStyle w:val="Bibliography"/>
        <w:rPr>
          <w:rFonts w:ascii="Times New Roman" w:hAnsi="Times New Roman"/>
        </w:rPr>
      </w:pPr>
      <w:r>
        <w:rPr>
          <w:rFonts w:ascii="Times New Roman" w:hAnsi="Times New Roman"/>
        </w:rPr>
        <w:t xml:space="preserve">University College London, UCL Institute of Education, and Centre for Longitudinal Studies (2023) ‘National Child Development Study.’, </w:t>
      </w:r>
      <w:r>
        <w:rPr>
          <w:rFonts w:ascii="Times New Roman" w:hAnsi="Times New Roman"/>
          <w:i/>
          <w:iCs/>
        </w:rPr>
        <w:t>UK Data Service</w:t>
      </w:r>
      <w:r>
        <w:rPr>
          <w:rFonts w:ascii="Times New Roman" w:hAnsi="Times New Roman"/>
        </w:rPr>
        <w:t xml:space="preserve"> [Preprint], (13th Release). Available at: https://doi.org/DOI: http://doi.org/10.5255/UKDA-Series-2000032.</w:t>
      </w:r>
    </w:p>
    <w:p w14:paraId="75AE1A47" w14:textId="77777777" w:rsidR="00D357A8" w:rsidRDefault="00D357A8" w:rsidP="00D357A8">
      <w:pPr>
        <w:pStyle w:val="Bibliography"/>
        <w:rPr>
          <w:rFonts w:ascii="Times New Roman" w:hAnsi="Times New Roman"/>
        </w:rPr>
      </w:pPr>
      <w:r>
        <w:rPr>
          <w:rFonts w:ascii="Times New Roman" w:hAnsi="Times New Roman"/>
        </w:rPr>
        <w:lastRenderedPageBreak/>
        <w:t xml:space="preserve">Vickerstaff, S.A. (2003) ‘Apprenticeship in the `Golden Age’: Were Youth Transitions Really Smooth and Unproblematic Back Then?’, </w:t>
      </w:r>
      <w:r>
        <w:rPr>
          <w:rFonts w:ascii="Times New Roman" w:hAnsi="Times New Roman"/>
          <w:i/>
          <w:iCs/>
        </w:rPr>
        <w:t>Work, Employment and Society</w:t>
      </w:r>
      <w:r>
        <w:rPr>
          <w:rFonts w:ascii="Times New Roman" w:hAnsi="Times New Roman"/>
        </w:rPr>
        <w:t>, 17(2), pp. 269–287. Available at: https://doi.org/10.1177/0950017003017002003.</w:t>
      </w:r>
    </w:p>
    <w:p w14:paraId="3333149C" w14:textId="77777777" w:rsidR="00D357A8" w:rsidRDefault="00D357A8" w:rsidP="00D357A8">
      <w:pPr>
        <w:pStyle w:val="Bibliography"/>
        <w:rPr>
          <w:rFonts w:ascii="Times New Roman" w:hAnsi="Times New Roman"/>
        </w:rPr>
      </w:pPr>
      <w:r>
        <w:rPr>
          <w:rFonts w:ascii="Times New Roman" w:hAnsi="Times New Roman"/>
        </w:rPr>
        <w:t xml:space="preserve">Williams, M. (2017) ‘An old model of social class? Job characteristics and the NS-SEC schema’, </w:t>
      </w:r>
      <w:r>
        <w:rPr>
          <w:rFonts w:ascii="Times New Roman" w:hAnsi="Times New Roman"/>
          <w:i/>
          <w:iCs/>
        </w:rPr>
        <w:t>Work, Employment and Society</w:t>
      </w:r>
      <w:r>
        <w:rPr>
          <w:rFonts w:ascii="Times New Roman" w:hAnsi="Times New Roman"/>
        </w:rPr>
        <w:t>, 31(1), pp. 153–165. Available at: https://doi.org/10.1177/0950017016653087.</w:t>
      </w:r>
    </w:p>
    <w:p w14:paraId="376AE8CA" w14:textId="2C5CBDEB"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7FA92" w14:textId="77777777" w:rsidR="0056033B" w:rsidRDefault="0056033B" w:rsidP="00B947F6">
      <w:pPr>
        <w:spacing w:after="0" w:line="240" w:lineRule="auto"/>
      </w:pPr>
      <w:r>
        <w:separator/>
      </w:r>
    </w:p>
  </w:endnote>
  <w:endnote w:type="continuationSeparator" w:id="0">
    <w:p w14:paraId="7CB5319F" w14:textId="77777777" w:rsidR="0056033B" w:rsidRDefault="0056033B"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1B6B3" w14:textId="77777777" w:rsidR="0056033B" w:rsidRDefault="0056033B" w:rsidP="00B947F6">
      <w:pPr>
        <w:spacing w:after="0" w:line="240" w:lineRule="auto"/>
      </w:pPr>
      <w:r>
        <w:separator/>
      </w:r>
    </w:p>
  </w:footnote>
  <w:footnote w:type="continuationSeparator" w:id="0">
    <w:p w14:paraId="46092363" w14:textId="77777777" w:rsidR="0056033B" w:rsidRDefault="0056033B"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0">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1">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w:t>
      </w:r>
      <w:r>
        <w:t xml:space="preserve">Github page. </w:t>
      </w:r>
    </w:p>
  </w:footnote>
  <w:footnote w:id="13">
    <w:p w14:paraId="3BDDE1C5" w14:textId="77777777" w:rsidR="00C73019" w:rsidRDefault="00C73019" w:rsidP="00B947F6">
      <w:pPr>
        <w:pStyle w:val="FootnoteText"/>
      </w:pPr>
      <w:r>
        <w:rPr>
          <w:rStyle w:val="FootnoteReference"/>
        </w:rPr>
        <w:footnoteRef/>
      </w:r>
      <w:r>
        <w:t xml:space="preserve"> 50 imputations were used in MI models.</w:t>
      </w:r>
    </w:p>
  </w:footnote>
  <w:footnote w:id="14">
    <w:p w14:paraId="4A2B1BE2" w14:textId="77777777" w:rsidR="00C73019" w:rsidRDefault="00C73019" w:rsidP="00B947F6">
      <w:pPr>
        <w:pStyle w:val="FootnoteText"/>
      </w:pPr>
      <w:r w:rsidRPr="008142D5">
        <w:rPr>
          <w:rStyle w:val="FootnoteReference"/>
        </w:rPr>
        <w:footnoteRef/>
      </w:r>
      <w:r>
        <w:t xml:space="preserve"> Variable n4118 used</w:t>
      </w:r>
    </w:p>
  </w:footnote>
  <w:footnote w:id="15">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7953373">
    <w:abstractNumId w:val="0"/>
  </w:num>
  <w:num w:numId="2" w16cid:durableId="29115195">
    <w:abstractNumId w:val="2"/>
  </w:num>
  <w:num w:numId="3"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B03CE"/>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12B2E"/>
    <w:rsid w:val="00347349"/>
    <w:rsid w:val="00351F42"/>
    <w:rsid w:val="00367581"/>
    <w:rsid w:val="00375B39"/>
    <w:rsid w:val="00384425"/>
    <w:rsid w:val="00384C8E"/>
    <w:rsid w:val="003903CF"/>
    <w:rsid w:val="00390ED8"/>
    <w:rsid w:val="00397201"/>
    <w:rsid w:val="003A1A68"/>
    <w:rsid w:val="003A5D27"/>
    <w:rsid w:val="003C6FC2"/>
    <w:rsid w:val="003D639F"/>
    <w:rsid w:val="003E03BF"/>
    <w:rsid w:val="003E0B66"/>
    <w:rsid w:val="003E145B"/>
    <w:rsid w:val="003E3AFD"/>
    <w:rsid w:val="004218A3"/>
    <w:rsid w:val="00434515"/>
    <w:rsid w:val="00442635"/>
    <w:rsid w:val="004834D5"/>
    <w:rsid w:val="004B2237"/>
    <w:rsid w:val="004C44BA"/>
    <w:rsid w:val="004E13E2"/>
    <w:rsid w:val="004F058F"/>
    <w:rsid w:val="005125C5"/>
    <w:rsid w:val="00552B06"/>
    <w:rsid w:val="0056033B"/>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5891"/>
    <w:rsid w:val="008A7D0C"/>
    <w:rsid w:val="008D5D07"/>
    <w:rsid w:val="008E2895"/>
    <w:rsid w:val="009036FE"/>
    <w:rsid w:val="00906AF7"/>
    <w:rsid w:val="009106F1"/>
    <w:rsid w:val="00935A6A"/>
    <w:rsid w:val="00947E24"/>
    <w:rsid w:val="00951ECC"/>
    <w:rsid w:val="00953B95"/>
    <w:rsid w:val="009864D1"/>
    <w:rsid w:val="009A3A34"/>
    <w:rsid w:val="009B14A7"/>
    <w:rsid w:val="009F67F9"/>
    <w:rsid w:val="00A055EA"/>
    <w:rsid w:val="00A3526D"/>
    <w:rsid w:val="00A43F93"/>
    <w:rsid w:val="00A729F3"/>
    <w:rsid w:val="00A7475B"/>
    <w:rsid w:val="00AE12A3"/>
    <w:rsid w:val="00AE22E5"/>
    <w:rsid w:val="00AE661E"/>
    <w:rsid w:val="00AE76EC"/>
    <w:rsid w:val="00B06FD1"/>
    <w:rsid w:val="00B52E53"/>
    <w:rsid w:val="00B65233"/>
    <w:rsid w:val="00B6643B"/>
    <w:rsid w:val="00B7620D"/>
    <w:rsid w:val="00B9179F"/>
    <w:rsid w:val="00B947F6"/>
    <w:rsid w:val="00BA16EA"/>
    <w:rsid w:val="00BB687D"/>
    <w:rsid w:val="00BB7B29"/>
    <w:rsid w:val="00BD3334"/>
    <w:rsid w:val="00BE07BF"/>
    <w:rsid w:val="00BE2866"/>
    <w:rsid w:val="00C13B73"/>
    <w:rsid w:val="00C46242"/>
    <w:rsid w:val="00C4762D"/>
    <w:rsid w:val="00C55874"/>
    <w:rsid w:val="00C56984"/>
    <w:rsid w:val="00C60686"/>
    <w:rsid w:val="00C6627A"/>
    <w:rsid w:val="00C70221"/>
    <w:rsid w:val="00C73019"/>
    <w:rsid w:val="00C86367"/>
    <w:rsid w:val="00C86FBC"/>
    <w:rsid w:val="00C939A3"/>
    <w:rsid w:val="00C96BAF"/>
    <w:rsid w:val="00CA27F3"/>
    <w:rsid w:val="00CA2D12"/>
    <w:rsid w:val="00CA4E63"/>
    <w:rsid w:val="00CE053C"/>
    <w:rsid w:val="00CE1424"/>
    <w:rsid w:val="00CE4BE8"/>
    <w:rsid w:val="00CF1A3E"/>
    <w:rsid w:val="00D160B9"/>
    <w:rsid w:val="00D17100"/>
    <w:rsid w:val="00D23B37"/>
    <w:rsid w:val="00D26CB7"/>
    <w:rsid w:val="00D357A8"/>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D1F5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3</Pages>
  <Words>91620</Words>
  <Characters>480092</Characters>
  <Application>Microsoft Office Word</Application>
  <DocSecurity>0</DocSecurity>
  <Lines>7501</Lines>
  <Paragraphs>1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0-11T09:01:00Z</dcterms:created>
  <dcterms:modified xsi:type="dcterms:W3CDTF">2023-10-1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znfXkNK"/&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